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C25037" w:rsidRDefault="006C04DE" w:rsidP="0056210B">
      <w:pPr>
        <w:pBdr>
          <w:top w:val="single" w:sz="6" w:space="1" w:color="auto"/>
          <w:bottom w:val="single" w:sz="6" w:space="1" w:color="auto"/>
        </w:pBd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6C04DE" w:rsidRDefault="006C04DE" w:rsidP="0056210B">
      <w:pPr>
        <w:rPr>
          <w:rFonts w:ascii="Palatino Linotype" w:hAnsi="Palatino Linotype"/>
          <w:sz w:val="40"/>
          <w:szCs w:val="40"/>
        </w:rPr>
      </w:pP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6C04DE" w:rsidRDefault="006C04DE" w:rsidP="0056210B">
      <w:pPr>
        <w:jc w:val="lef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6E366840" wp14:editId="384A5410">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January 2016</w:t>
      </w:r>
    </w:p>
    <w:p w:rsidR="006C04DE" w:rsidRDefault="006C04DE" w:rsidP="0056210B">
      <w:pPr>
        <w:spacing w:line="276" w:lineRule="auto"/>
        <w:ind w:firstLine="0"/>
        <w:jc w:val="left"/>
        <w:rPr>
          <w:rStyle w:val="Emphasis"/>
          <w:sz w:val="24"/>
          <w:szCs w:val="24"/>
        </w:rPr>
      </w:pPr>
    </w:p>
    <w:p w:rsidR="00F4142A" w:rsidRPr="00353102" w:rsidRDefault="00F4142A" w:rsidP="0056210B">
      <w:pPr>
        <w:jc w:val="left"/>
        <w:rPr>
          <w:rStyle w:val="Emphasis"/>
          <w:sz w:val="24"/>
          <w:szCs w:val="24"/>
        </w:rPr>
      </w:pPr>
    </w:p>
    <w:p w:rsidR="00353102" w:rsidRDefault="00353102" w:rsidP="0056210B">
      <w:pPr>
        <w:rPr>
          <w:rStyle w:val="Emphasis"/>
          <w:sz w:val="24"/>
          <w:szCs w:val="24"/>
        </w:rPr>
      </w:pPr>
    </w:p>
    <w:p w:rsidR="00313295" w:rsidRPr="006C04DE" w:rsidRDefault="00272EA7" w:rsidP="0056210B">
      <w:pPr>
        <w:rPr>
          <w:rStyle w:val="Emphasis"/>
          <w:sz w:val="24"/>
          <w:szCs w:val="24"/>
        </w:rPr>
      </w:pPr>
      <w:r w:rsidRPr="006C04DE">
        <w:rPr>
          <w:rStyle w:val="Emphasis"/>
          <w:sz w:val="24"/>
          <w:szCs w:val="24"/>
        </w:rPr>
        <w:t xml:space="preserve">I dedicate this thesis to my grandfather, Eng. Herbert </w:t>
      </w:r>
      <w:proofErr w:type="spellStart"/>
      <w:r w:rsidRPr="006C04DE">
        <w:rPr>
          <w:rStyle w:val="Emphasis"/>
          <w:sz w:val="24"/>
          <w:szCs w:val="24"/>
        </w:rPr>
        <w:t>Z</w:t>
      </w:r>
      <w:r w:rsidR="00E618BE" w:rsidRPr="006C04DE">
        <w:rPr>
          <w:rStyle w:val="Emphasis"/>
          <w:sz w:val="24"/>
          <w:szCs w:val="24"/>
        </w:rPr>
        <w:t>vi</w:t>
      </w:r>
      <w:proofErr w:type="spellEnd"/>
      <w:r w:rsidRPr="006C04DE">
        <w:rPr>
          <w:rStyle w:val="Emphasis"/>
          <w:sz w:val="24"/>
          <w:szCs w:val="24"/>
        </w:rPr>
        <w:t xml:space="preserve"> </w:t>
      </w:r>
      <w:r w:rsidR="00313295" w:rsidRPr="006C04DE">
        <w:rPr>
          <w:rStyle w:val="Emphasis"/>
          <w:sz w:val="24"/>
          <w:szCs w:val="24"/>
        </w:rPr>
        <w:t>Littman.</w:t>
      </w:r>
    </w:p>
    <w:p w:rsidR="00E618BE" w:rsidRPr="006C04DE" w:rsidRDefault="00313295" w:rsidP="0056210B">
      <w:pPr>
        <w:rPr>
          <w:rStyle w:val="Emphasis"/>
          <w:b w:val="0"/>
          <w:bCs w:val="0"/>
        </w:rPr>
      </w:pPr>
      <w:r w:rsidRPr="006C04DE">
        <w:rPr>
          <w:rStyle w:val="Emphasis"/>
          <w:b w:val="0"/>
          <w:bCs w:val="0"/>
        </w:rPr>
        <w:t xml:space="preserve">He submitted his own </w:t>
      </w:r>
      <w:r w:rsidR="00353102" w:rsidRPr="006C04DE">
        <w:rPr>
          <w:rStyle w:val="Emphasis"/>
          <w:b w:val="0"/>
          <w:bCs w:val="0"/>
        </w:rPr>
        <w:t xml:space="preserve">PhD </w:t>
      </w:r>
      <w:r w:rsidRPr="006C04DE">
        <w:rPr>
          <w:rStyle w:val="Emphasis"/>
          <w:b w:val="0"/>
          <w:bCs w:val="0"/>
        </w:rPr>
        <w:t xml:space="preserve">thesis in the </w:t>
      </w:r>
      <w:proofErr w:type="gramStart"/>
      <w:r w:rsidRPr="006C04DE">
        <w:rPr>
          <w:rStyle w:val="Emphasis"/>
          <w:b w:val="0"/>
          <w:bCs w:val="0"/>
        </w:rPr>
        <w:t>Winter</w:t>
      </w:r>
      <w:proofErr w:type="gramEnd"/>
      <w:r w:rsidRPr="006C04DE">
        <w:rPr>
          <w:rStyle w:val="Emphasis"/>
          <w:b w:val="0"/>
          <w:bCs w:val="0"/>
        </w:rPr>
        <w:t xml:space="preserve"> of 1938 at TU Wien, </w:t>
      </w:r>
      <w:r w:rsidR="00E618BE" w:rsidRPr="006C04DE">
        <w:rPr>
          <w:rStyle w:val="Emphasis"/>
          <w:b w:val="0"/>
          <w:bCs w:val="0"/>
        </w:rPr>
        <w:t>but</w:t>
      </w:r>
      <w:r w:rsidRPr="006C04DE">
        <w:rPr>
          <w:rStyle w:val="Emphasis"/>
          <w:b w:val="0"/>
          <w:bCs w:val="0"/>
        </w:rPr>
        <w:t xml:space="preserve"> got it back, including his fees, </w:t>
      </w:r>
      <w:r w:rsidR="00E618BE" w:rsidRPr="006C04DE">
        <w:rPr>
          <w:rStyle w:val="Emphasis"/>
          <w:b w:val="0"/>
          <w:bCs w:val="0"/>
        </w:rPr>
        <w:t>before</w:t>
      </w:r>
      <w:r w:rsidRPr="006C04DE">
        <w:rPr>
          <w:rStyle w:val="Emphasis"/>
          <w:b w:val="0"/>
          <w:bCs w:val="0"/>
        </w:rPr>
        <w:t xml:space="preserve"> leaving for Palestine </w:t>
      </w:r>
      <w:r w:rsidR="00353102" w:rsidRPr="006C04DE">
        <w:rPr>
          <w:rStyle w:val="Emphasis"/>
          <w:b w:val="0"/>
          <w:bCs w:val="0"/>
        </w:rPr>
        <w:t xml:space="preserve">the </w:t>
      </w:r>
      <w:r w:rsidR="00C67370" w:rsidRPr="006C04DE">
        <w:rPr>
          <w:rStyle w:val="Emphasis"/>
          <w:b w:val="0"/>
          <w:bCs w:val="0"/>
        </w:rPr>
        <w:t>following</w:t>
      </w:r>
      <w:r w:rsidRPr="006C04DE">
        <w:rPr>
          <w:rStyle w:val="Emphasis"/>
          <w:b w:val="0"/>
          <w:bCs w:val="0"/>
        </w:rPr>
        <w:t xml:space="preserve"> </w:t>
      </w:r>
      <w:r w:rsidR="00353102" w:rsidRPr="006C04DE">
        <w:rPr>
          <w:rStyle w:val="Emphasis"/>
          <w:b w:val="0"/>
          <w:bCs w:val="0"/>
        </w:rPr>
        <w:t>S</w:t>
      </w:r>
      <w:r w:rsidRPr="006C04DE">
        <w:rPr>
          <w:rStyle w:val="Emphasis"/>
          <w:b w:val="0"/>
          <w:bCs w:val="0"/>
        </w:rPr>
        <w:t>ummer.</w:t>
      </w:r>
    </w:p>
    <w:p w:rsidR="00E618BE" w:rsidRDefault="00E618BE" w:rsidP="0056210B">
      <w:pPr>
        <w:rPr>
          <w:rStyle w:val="Emphasis"/>
        </w:rPr>
      </w:pPr>
    </w:p>
    <w:p w:rsidR="005B7819" w:rsidRDefault="005B7819" w:rsidP="0056210B"/>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5B7819" w:rsidRDefault="005B7819" w:rsidP="0056210B">
      <w:r>
        <w:t xml:space="preserve">This </w:t>
      </w:r>
      <w:r w:rsidR="00500A26">
        <w:t>thesis</w:t>
      </w:r>
      <w:r>
        <w:t xml:space="preserve"> is licensed under the Creative Commons Attribution-</w:t>
      </w:r>
      <w:proofErr w:type="spellStart"/>
      <w:r>
        <w:t>ShareAlike</w:t>
      </w:r>
      <w:proofErr w:type="spellEnd"/>
      <w:r>
        <w:t xml:space="preserve"> 4.0 License</w:t>
      </w:r>
    </w:p>
    <w:p w:rsidR="00500A26" w:rsidRDefault="005B7819" w:rsidP="0056210B">
      <w:r>
        <w:t xml:space="preserve">To view a </w:t>
      </w:r>
      <w:r w:rsidRPr="006C04DE">
        <w:t>copy</w:t>
      </w:r>
      <w:r>
        <w:t xml:space="preserve"> of this license, visit </w:t>
      </w:r>
      <w:hyperlink r:id="rId10" w:history="1">
        <w:r w:rsidRPr="005B7819">
          <w:rPr>
            <w:rStyle w:val="Hyperlink"/>
          </w:rPr>
          <w:t>http://creativecommons.org/licenses/by-sa/4.0</w:t>
        </w:r>
      </w:hyperlink>
      <w:r>
        <w:t>.</w:t>
      </w:r>
    </w:p>
    <w:p w:rsidR="00500A26" w:rsidRDefault="00500A26" w:rsidP="0056210B">
      <w:del w:id="0" w:author="Yoav Ram" w:date="2016-01-19T16:40:00Z">
        <w:r w:rsidDel="00331BB8">
          <w:delText xml:space="preserve">View </w:delText>
        </w:r>
      </w:del>
      <w:proofErr w:type="spellStart"/>
      <w:proofErr w:type="gramStart"/>
      <w:ins w:id="1" w:author="Yoav Ram" w:date="2016-01-19T16:40:00Z">
        <w:r w:rsidR="00331BB8">
          <w:t>Acces</w:t>
        </w:r>
        <w:proofErr w:type="spellEnd"/>
        <w:r w:rsidR="00331BB8">
          <w:t xml:space="preserve"> </w:t>
        </w:r>
      </w:ins>
      <w:r>
        <w:t xml:space="preserve">this thesis online at </w:t>
      </w:r>
      <w:hyperlink r:id="rId11" w:history="1">
        <w:r w:rsidRPr="00DF1497">
          <w:rPr>
            <w:rStyle w:val="Hyperlink"/>
          </w:rPr>
          <w:t>https://github.com/yoavram/thesis</w:t>
        </w:r>
      </w:hyperlink>
      <w:r>
        <w:t>.</w:t>
      </w:r>
      <w:proofErr w:type="gramEnd"/>
    </w:p>
    <w:p w:rsidR="004771AF" w:rsidRDefault="004771AF" w:rsidP="0056210B">
      <w:pPr>
        <w:pStyle w:val="Heading1"/>
      </w:pPr>
      <w:bookmarkStart w:id="2" w:name="_Toc442014105"/>
      <w:r>
        <w:lastRenderedPageBreak/>
        <w:t>Abstract</w:t>
      </w:r>
      <w:bookmarkEnd w:id="2"/>
    </w:p>
    <w:p w:rsidR="00125DB7" w:rsidRDefault="00125DB7" w:rsidP="00125DB7">
      <w:pPr>
        <w:jc w:val="left"/>
      </w:pPr>
      <w:r>
        <w:t xml:space="preserve">Empirical studies show that in bacteria and eukaryotes, stress can induce a state of mutagenesis – a temporary increase in mutation rates. However, theoretical treatment of this phenomenon is lacking. </w:t>
      </w:r>
    </w:p>
    <w:p w:rsidR="00125DB7" w:rsidRDefault="00125DB7" w:rsidP="005F4023">
      <w:pPr>
        <w:jc w:val="left"/>
      </w:pPr>
      <w:r>
        <w:t>Using mathematical models and computer simulations, I have developed a theoretical basis to explain the evolution of stress-induced mutagenesis. My results show that (</w:t>
      </w:r>
      <w:proofErr w:type="spellStart"/>
      <w:r>
        <w:t>i</w:t>
      </w:r>
      <w:proofErr w:type="spellEnd"/>
      <w:r>
        <w:t xml:space="preserve">) stress-induced mutagenesis is favored by selection under both changing and constant environments due to the beneficial mutations it generates; </w:t>
      </w:r>
      <w:del w:id="3" w:author="Yoav Ram" w:date="2016-01-31T14:21:00Z">
        <w:r w:rsidDel="005F4023">
          <w:delText xml:space="preserve">(ii) this is also true in the presence of rare recombination; </w:delText>
        </w:r>
      </w:del>
      <w:r>
        <w:t>(</w:t>
      </w:r>
      <w:del w:id="4" w:author="Yoav Ram" w:date="2016-01-31T14:21:00Z">
        <w:r w:rsidDel="005F4023">
          <w:delText>i</w:delText>
        </w:r>
      </w:del>
      <w:r w:rsidR="00A67C2E">
        <w:t>i</w:t>
      </w:r>
      <w:r>
        <w:t>i) stress-induced mutagenesis increases the ability of populations to adapt to new conditions without jeopardizing their ability to remain adapted to stable environments.</w:t>
      </w:r>
    </w:p>
    <w:p w:rsidR="00125DB7" w:rsidRDefault="00125DB7" w:rsidP="009E6A65">
      <w:pPr>
        <w:jc w:val="left"/>
      </w:pPr>
      <w:r>
        <w:t xml:space="preserve">In addition, I developed a new probabilistic approach to analyze the probability that a random mutation leads to an improved phenotype in Fisher's geometric model, a widely used model of adaptive evolution. </w:t>
      </w:r>
      <w:del w:id="5" w:author="Yoav Ram" w:date="2016-01-19T10:25:00Z">
        <w:r w:rsidDel="009E6A65">
          <w:delText>This new approach opens new opportunities for understanding and analyzing Fisher's model because it provides an alternative interpretation of the model parameters - the effect size of the mutation, the number of traits affected by the mutation, and the distance from the current phenotype to the optimal one – and their effect on the probability of improvement.</w:delText>
        </w:r>
      </w:del>
    </w:p>
    <w:p w:rsidR="00125DB7" w:rsidRDefault="00125DB7" w:rsidP="00E52162">
      <w:pPr>
        <w:jc w:val="left"/>
      </w:pPr>
      <w:r>
        <w:t>Because mutation is a fundamental evolutionary force, my PhD research has important significance to various aspects of biology. Most importantly, my research makes a</w:t>
      </w:r>
      <w:ins w:id="6" w:author="Yoav Ram" w:date="2016-01-19T16:42:00Z">
        <w:r w:rsidR="00331BB8">
          <w:t>n</w:t>
        </w:r>
      </w:ins>
      <w:r>
        <w:t xml:space="preserve"> </w:t>
      </w:r>
      <w:del w:id="7" w:author="Yoav Ram" w:date="2016-01-19T16:42:00Z">
        <w:r w:rsidDel="00331BB8">
          <w:delText>crucial</w:delText>
        </w:r>
      </w:del>
      <w:ins w:id="8" w:author="Yoav Ram" w:date="2016-01-19T16:42:00Z">
        <w:r w:rsidR="00331BB8">
          <w:t>important</w:t>
        </w:r>
      </w:ins>
      <w:r>
        <w:t xml:space="preserve"> theoretical contribution to our understanding that mutation is more likely to occur in individuals who are mal-adapted to their environments and therefore are more likely to benefit from it.</w:t>
      </w:r>
    </w:p>
    <w:p w:rsidR="005B7819" w:rsidRDefault="005B7819" w:rsidP="0056210B">
      <w:pPr>
        <w:jc w:val="left"/>
        <w:rPr>
          <w:rFonts w:eastAsiaTheme="majorEastAsia"/>
          <w:sz w:val="32"/>
          <w:szCs w:val="32"/>
        </w:rPr>
      </w:pPr>
      <w:r>
        <w:br w:type="page"/>
      </w:r>
    </w:p>
    <w:p w:rsidR="004771AF" w:rsidRDefault="004771AF" w:rsidP="0056210B">
      <w:pPr>
        <w:pStyle w:val="Heading1"/>
      </w:pPr>
      <w:bookmarkStart w:id="9" w:name="_Toc442014106"/>
      <w:r w:rsidRPr="005B7819">
        <w:lastRenderedPageBreak/>
        <w:t>Acknowledgements</w:t>
      </w:r>
      <w:bookmarkEnd w:id="9"/>
    </w:p>
    <w:p w:rsidR="009E6A65" w:rsidRDefault="009E6A65" w:rsidP="009E6A65">
      <w:pPr>
        <w:jc w:val="left"/>
      </w:pPr>
      <w:r>
        <w:t>I thank my partner, Tal Simon, for her love, support, and friendship.</w:t>
      </w:r>
    </w:p>
    <w:p w:rsidR="009E6A65" w:rsidRDefault="009E6A65" w:rsidP="00BA425F">
      <w:pPr>
        <w:jc w:val="left"/>
        <w:pPrChange w:id="10" w:author="Yoav Ram" w:date="2016-01-31T14:31:00Z">
          <w:pPr>
            <w:jc w:val="left"/>
          </w:pPr>
        </w:pPrChange>
      </w:pPr>
      <w:r>
        <w:t xml:space="preserve">I thank my advisor Prof. </w:t>
      </w:r>
      <w:proofErr w:type="spellStart"/>
      <w:r>
        <w:t>Lilach</w:t>
      </w:r>
      <w:proofErr w:type="spellEnd"/>
      <w:r>
        <w:t xml:space="preserve"> Hadany for </w:t>
      </w:r>
      <w:del w:id="11" w:author="Yoav Ram" w:date="2016-01-31T14:31:00Z">
        <w:r w:rsidDel="00BA425F">
          <w:delText>more than</w:delText>
        </w:r>
      </w:del>
      <w:ins w:id="12" w:author="Yoav Ram" w:date="2016-01-31T14:31:00Z">
        <w:r w:rsidR="00BA425F">
          <w:t>over</w:t>
        </w:r>
      </w:ins>
      <w:r>
        <w:t xml:space="preserve">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A831E0">
      <w:pPr>
        <w:jc w:val="left"/>
        <w:pPrChange w:id="13" w:author="Yoav Ram" w:date="2016-01-31T14:30:00Z">
          <w:pPr>
            <w:jc w:val="left"/>
          </w:pPr>
        </w:pPrChange>
      </w:pPr>
      <w:r>
        <w:t xml:space="preserve">I thank A. F. Agrawal, T. </w:t>
      </w:r>
      <w:proofErr w:type="spellStart"/>
      <w:r>
        <w:t>Beker</w:t>
      </w:r>
      <w:proofErr w:type="spellEnd"/>
      <w:r>
        <w:t xml:space="preserve">, I. Ben-Zion, T. F. Cooper, D. </w:t>
      </w:r>
      <w:proofErr w:type="spellStart"/>
      <w:r>
        <w:t>Gilat</w:t>
      </w:r>
      <w:proofErr w:type="spellEnd"/>
      <w:r>
        <w:t xml:space="preserve">, N. </w:t>
      </w:r>
      <w:proofErr w:type="spellStart"/>
      <w:r>
        <w:t>Goldenfeld</w:t>
      </w:r>
      <w:proofErr w:type="spellEnd"/>
      <w:r>
        <w:t xml:space="preserve">, A. Gueijman, J. </w:t>
      </w:r>
      <w:proofErr w:type="spellStart"/>
      <w:r>
        <w:t>Hermisson</w:t>
      </w:r>
      <w:proofErr w:type="spellEnd"/>
      <w:r>
        <w:t xml:space="preserve">, U. </w:t>
      </w:r>
      <w:proofErr w:type="spellStart"/>
      <w:r>
        <w:t>Obolski</w:t>
      </w:r>
      <w:proofErr w:type="spellEnd"/>
      <w:r>
        <w:t xml:space="preserve">, P. Reuven, N. Rosenberg, </w:t>
      </w:r>
      <w:ins w:id="14" w:author="Yoav Ram" w:date="2016-01-31T14:30:00Z">
        <w:r w:rsidR="00A831E0">
          <w:t xml:space="preserve">and </w:t>
        </w:r>
      </w:ins>
      <w:r>
        <w:t>S. M. Rosenberg</w:t>
      </w:r>
      <w:del w:id="15" w:author="Yoav Ram" w:date="2016-01-31T14:30:00Z">
        <w:r w:rsidDel="00A831E0">
          <w:delText>, N. Roseth</w:delText>
        </w:r>
      </w:del>
      <w:r>
        <w:t xml:space="preserve"> for insightful discussions, comments, and suggestions.</w:t>
      </w:r>
    </w:p>
    <w:p w:rsidR="009E6A65" w:rsidRDefault="009E6A65" w:rsidP="00BA425F">
      <w:pPr>
        <w:jc w:val="left"/>
        <w:pPrChange w:id="16" w:author="Yoav Ram" w:date="2016-01-31T14:31:00Z">
          <w:pPr>
            <w:jc w:val="left"/>
          </w:pPr>
        </w:pPrChange>
      </w:pPr>
      <w:r>
        <w:t xml:space="preserve">I thank the members of my PhD committees, A. </w:t>
      </w:r>
      <w:proofErr w:type="spellStart"/>
      <w:r>
        <w:t>Eldar</w:t>
      </w:r>
      <w:proofErr w:type="spellEnd"/>
      <w:r>
        <w:t xml:space="preserve">, A. </w:t>
      </w:r>
      <w:proofErr w:type="spellStart"/>
      <w:r>
        <w:t>Lotem</w:t>
      </w:r>
      <w:proofErr w:type="spellEnd"/>
      <w:r>
        <w:t xml:space="preserve">, I. </w:t>
      </w:r>
      <w:proofErr w:type="spellStart"/>
      <w:r>
        <w:t>Mayrose</w:t>
      </w:r>
      <w:proofErr w:type="spellEnd"/>
      <w:r>
        <w:t xml:space="preserve">, and T. </w:t>
      </w:r>
      <w:proofErr w:type="spellStart"/>
      <w:r>
        <w:t>Pupko</w:t>
      </w:r>
      <w:proofErr w:type="spellEnd"/>
      <w:r>
        <w:t xml:space="preserve">, for </w:t>
      </w:r>
      <w:del w:id="17" w:author="Yoav Ram" w:date="2016-01-31T14:31:00Z">
        <w:r w:rsidDel="00BA425F">
          <w:delText xml:space="preserve">their </w:delText>
        </w:r>
      </w:del>
      <w:r>
        <w:t>advice and feedback.</w:t>
      </w:r>
    </w:p>
    <w:p w:rsidR="009E6A65" w:rsidRDefault="009E6A65" w:rsidP="009E6A65">
      <w:pPr>
        <w:jc w:val="left"/>
      </w:pPr>
      <w:r>
        <w:t>This research has been supported in part by the Israel Science Foundation 840/08 (L.H.), the Israeli Science Foundation 1568/13 (L.H.), by Marie Curie reintegration grant 2007–224866 (L.H.), the Manna Program in Food Safety and Security (Y.R.), the Israeli Ministry for Science and Technology (Y.R.),</w:t>
      </w:r>
      <w:ins w:id="18" w:author="Yoav Ram" w:date="2016-01-31T14:31:00Z">
        <w:r w:rsidR="00BA425F">
          <w:t xml:space="preserve"> and</w:t>
        </w:r>
      </w:ins>
      <w:r>
        <w:t xml:space="preserve"> the Morris and Helen </w:t>
      </w:r>
      <w:proofErr w:type="spellStart"/>
      <w:r>
        <w:t>Mauerberger</w:t>
      </w:r>
      <w:proofErr w:type="spellEnd"/>
      <w:r>
        <w:t xml:space="preserve">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56210B">
      <w:pPr>
        <w:pStyle w:val="Quote"/>
        <w:rPr>
          <w:rFonts w:ascii="Palatino Linotype" w:hAnsi="Palatino Linotype"/>
          <w:sz w:val="40"/>
          <w:szCs w:val="40"/>
        </w:rPr>
      </w:pPr>
      <w:r w:rsidRPr="00E618BE">
        <w:t xml:space="preserve">– </w:t>
      </w:r>
      <w:r w:rsidR="006C04DE" w:rsidRPr="006C04DE">
        <w:t xml:space="preserve">Lynch, </w:t>
      </w:r>
      <w:r w:rsidR="0056210B">
        <w:t>M, PNAS 2007</w:t>
      </w:r>
      <w:r w:rsidR="009826AB">
        <w:rPr>
          <w:rFonts w:ascii="Palatino Linotype" w:hAnsi="Palatino Linotype"/>
          <w:sz w:val="40"/>
          <w:szCs w:val="40"/>
        </w:rPr>
        <w:br w:type="page"/>
      </w:r>
    </w:p>
    <w:bookmarkStart w:id="19" w:name="_Toc442014107" w:displacedByCustomXml="next"/>
    <w:sdt>
      <w:sdtPr>
        <w:rPr>
          <w:rFonts w:asciiTheme="minorHAnsi" w:eastAsiaTheme="minorEastAsia" w:hAnsiTheme="minorHAnsi" w:cstheme="minorBidi"/>
          <w:sz w:val="22"/>
          <w:szCs w:val="22"/>
        </w:rPr>
        <w:id w:val="365958952"/>
        <w:docPartObj>
          <w:docPartGallery w:val="Table of Contents"/>
          <w:docPartUnique/>
        </w:docPartObj>
      </w:sdtPr>
      <w:sdtEndPr>
        <w:rPr>
          <w:rFonts w:asciiTheme="majorBidi" w:hAnsiTheme="majorBidi" w:cstheme="majorBidi"/>
          <w:b w:val="0"/>
          <w:bCs w:val="0"/>
        </w:rPr>
      </w:sdtEndPr>
      <w:sdtContent>
        <w:p w:rsidR="009826AB" w:rsidRDefault="00A20E15" w:rsidP="00A20E15">
          <w:pPr>
            <w:pStyle w:val="Heading1"/>
            <w:pPrChange w:id="20" w:author="Yoav Ram" w:date="2016-01-31T14:32:00Z">
              <w:pPr>
                <w:pStyle w:val="TOCHeading"/>
              </w:pPr>
            </w:pPrChange>
          </w:pPr>
          <w:ins w:id="21" w:author="Yoav Ram" w:date="2016-01-31T14:32:00Z">
            <w:r>
              <w:t xml:space="preserve">Table of </w:t>
            </w:r>
          </w:ins>
          <w:bookmarkStart w:id="22" w:name="_GoBack"/>
          <w:bookmarkEnd w:id="22"/>
          <w:r w:rsidR="009826AB">
            <w:t>Contents</w:t>
          </w:r>
          <w:bookmarkEnd w:id="19"/>
        </w:p>
        <w:p w:rsidR="00A20E15" w:rsidRDefault="009826AB">
          <w:pPr>
            <w:pStyle w:val="TOC1"/>
            <w:tabs>
              <w:tab w:val="right" w:leader="dot" w:pos="8297"/>
            </w:tabs>
            <w:rPr>
              <w:ins w:id="23" w:author="Yoav Ram" w:date="2016-01-31T14:32:00Z"/>
              <w:rFonts w:asciiTheme="minorHAnsi" w:hAnsiTheme="minorHAnsi" w:cstheme="minorBidi"/>
              <w:noProof/>
            </w:rPr>
          </w:pPr>
          <w:r>
            <w:fldChar w:fldCharType="begin"/>
          </w:r>
          <w:r>
            <w:instrText xml:space="preserve"> TOC \o "1-3" \h \z \u </w:instrText>
          </w:r>
          <w:r>
            <w:fldChar w:fldCharType="separate"/>
          </w:r>
          <w:ins w:id="24" w:author="Yoav Ram" w:date="2016-01-31T14:32:00Z">
            <w:r w:rsidR="00A20E15" w:rsidRPr="003326C2">
              <w:rPr>
                <w:rStyle w:val="Hyperlink"/>
                <w:noProof/>
                <w:rtl/>
              </w:rPr>
              <w:fldChar w:fldCharType="begin"/>
            </w:r>
            <w:r w:rsidR="00A20E15" w:rsidRPr="003326C2">
              <w:rPr>
                <w:rStyle w:val="Hyperlink"/>
                <w:noProof/>
              </w:rPr>
              <w:instrText xml:space="preserve"> </w:instrText>
            </w:r>
            <w:r w:rsidR="00A20E15">
              <w:rPr>
                <w:noProof/>
              </w:rPr>
              <w:instrText>HYPERLINK \l "_Toc442014105"</w:instrText>
            </w:r>
            <w:r w:rsidR="00A20E15" w:rsidRPr="003326C2">
              <w:rPr>
                <w:rStyle w:val="Hyperlink"/>
                <w:noProof/>
              </w:rPr>
              <w:instrText xml:space="preserve"> </w:instrText>
            </w:r>
            <w:r w:rsidR="00A20E15" w:rsidRPr="003326C2">
              <w:rPr>
                <w:rStyle w:val="Hyperlink"/>
                <w:noProof/>
                <w:rtl/>
              </w:rPr>
            </w:r>
            <w:r w:rsidR="00A20E15" w:rsidRPr="003326C2">
              <w:rPr>
                <w:rStyle w:val="Hyperlink"/>
                <w:noProof/>
                <w:rtl/>
              </w:rPr>
              <w:fldChar w:fldCharType="separate"/>
            </w:r>
            <w:r w:rsidR="00A20E15" w:rsidRPr="003326C2">
              <w:rPr>
                <w:rStyle w:val="Hyperlink"/>
                <w:noProof/>
              </w:rPr>
              <w:t>Abstract</w:t>
            </w:r>
            <w:r w:rsidR="00A20E15">
              <w:rPr>
                <w:noProof/>
                <w:webHidden/>
              </w:rPr>
              <w:tab/>
            </w:r>
            <w:r w:rsidR="00A20E15">
              <w:rPr>
                <w:noProof/>
                <w:webHidden/>
              </w:rPr>
              <w:fldChar w:fldCharType="begin"/>
            </w:r>
            <w:r w:rsidR="00A20E15">
              <w:rPr>
                <w:noProof/>
                <w:webHidden/>
              </w:rPr>
              <w:instrText xml:space="preserve"> PAGEREF _Toc442014105 \h </w:instrText>
            </w:r>
            <w:r w:rsidR="00A20E15">
              <w:rPr>
                <w:noProof/>
                <w:webHidden/>
              </w:rPr>
            </w:r>
          </w:ins>
          <w:r w:rsidR="00A20E15">
            <w:rPr>
              <w:noProof/>
              <w:webHidden/>
            </w:rPr>
            <w:fldChar w:fldCharType="separate"/>
          </w:r>
          <w:ins w:id="25" w:author="Yoav Ram" w:date="2016-01-31T14:32:00Z">
            <w:r w:rsidR="00A20E15">
              <w:rPr>
                <w:noProof/>
                <w:webHidden/>
              </w:rPr>
              <w:t>3</w:t>
            </w:r>
            <w:r w:rsidR="00A20E15">
              <w:rPr>
                <w:noProof/>
                <w:webHidden/>
              </w:rPr>
              <w:fldChar w:fldCharType="end"/>
            </w:r>
            <w:r w:rsidR="00A20E15" w:rsidRPr="003326C2">
              <w:rPr>
                <w:rStyle w:val="Hyperlink"/>
                <w:noProof/>
                <w:rtl/>
              </w:rPr>
              <w:fldChar w:fldCharType="end"/>
            </w:r>
          </w:ins>
        </w:p>
        <w:p w:rsidR="00A20E15" w:rsidRDefault="00A20E15">
          <w:pPr>
            <w:pStyle w:val="TOC1"/>
            <w:tabs>
              <w:tab w:val="right" w:leader="dot" w:pos="8297"/>
            </w:tabs>
            <w:rPr>
              <w:ins w:id="26" w:author="Yoav Ram" w:date="2016-01-31T14:32:00Z"/>
              <w:rFonts w:asciiTheme="minorHAnsi" w:hAnsiTheme="minorHAnsi" w:cstheme="minorBidi"/>
              <w:noProof/>
            </w:rPr>
          </w:pPr>
          <w:ins w:id="27"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06"</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Acknowledgements</w:t>
            </w:r>
            <w:r>
              <w:rPr>
                <w:noProof/>
                <w:webHidden/>
              </w:rPr>
              <w:tab/>
            </w:r>
            <w:r>
              <w:rPr>
                <w:noProof/>
                <w:webHidden/>
              </w:rPr>
              <w:fldChar w:fldCharType="begin"/>
            </w:r>
            <w:r>
              <w:rPr>
                <w:noProof/>
                <w:webHidden/>
              </w:rPr>
              <w:instrText xml:space="preserve"> PAGEREF _Toc442014106 \h </w:instrText>
            </w:r>
            <w:r>
              <w:rPr>
                <w:noProof/>
                <w:webHidden/>
              </w:rPr>
            </w:r>
          </w:ins>
          <w:r>
            <w:rPr>
              <w:noProof/>
              <w:webHidden/>
            </w:rPr>
            <w:fldChar w:fldCharType="separate"/>
          </w:r>
          <w:ins w:id="28" w:author="Yoav Ram" w:date="2016-01-31T14:32:00Z">
            <w:r>
              <w:rPr>
                <w:noProof/>
                <w:webHidden/>
              </w:rPr>
              <w:t>4</w:t>
            </w:r>
            <w:r>
              <w:rPr>
                <w:noProof/>
                <w:webHidden/>
              </w:rPr>
              <w:fldChar w:fldCharType="end"/>
            </w:r>
            <w:r w:rsidRPr="003326C2">
              <w:rPr>
                <w:rStyle w:val="Hyperlink"/>
                <w:noProof/>
                <w:rtl/>
              </w:rPr>
              <w:fldChar w:fldCharType="end"/>
            </w:r>
          </w:ins>
        </w:p>
        <w:p w:rsidR="00A20E15" w:rsidRDefault="00A20E15">
          <w:pPr>
            <w:pStyle w:val="TOC1"/>
            <w:tabs>
              <w:tab w:val="right" w:leader="dot" w:pos="8297"/>
            </w:tabs>
            <w:rPr>
              <w:ins w:id="29" w:author="Yoav Ram" w:date="2016-01-31T14:32:00Z"/>
              <w:rFonts w:asciiTheme="minorHAnsi" w:hAnsiTheme="minorHAnsi" w:cstheme="minorBidi"/>
              <w:noProof/>
            </w:rPr>
          </w:pPr>
          <w:ins w:id="30"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07"</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Table of Contents</w:t>
            </w:r>
            <w:r>
              <w:rPr>
                <w:noProof/>
                <w:webHidden/>
              </w:rPr>
              <w:tab/>
            </w:r>
            <w:r>
              <w:rPr>
                <w:noProof/>
                <w:webHidden/>
              </w:rPr>
              <w:fldChar w:fldCharType="begin"/>
            </w:r>
            <w:r>
              <w:rPr>
                <w:noProof/>
                <w:webHidden/>
              </w:rPr>
              <w:instrText xml:space="preserve"> PAGEREF _Toc442014107 \h </w:instrText>
            </w:r>
            <w:r>
              <w:rPr>
                <w:noProof/>
                <w:webHidden/>
              </w:rPr>
            </w:r>
          </w:ins>
          <w:r>
            <w:rPr>
              <w:noProof/>
              <w:webHidden/>
            </w:rPr>
            <w:fldChar w:fldCharType="separate"/>
          </w:r>
          <w:ins w:id="31" w:author="Yoav Ram" w:date="2016-01-31T14:32:00Z">
            <w:r>
              <w:rPr>
                <w:noProof/>
                <w:webHidden/>
              </w:rPr>
              <w:t>6</w:t>
            </w:r>
            <w:r>
              <w:rPr>
                <w:noProof/>
                <w:webHidden/>
              </w:rPr>
              <w:fldChar w:fldCharType="end"/>
            </w:r>
            <w:r w:rsidRPr="003326C2">
              <w:rPr>
                <w:rStyle w:val="Hyperlink"/>
                <w:noProof/>
                <w:rtl/>
              </w:rPr>
              <w:fldChar w:fldCharType="end"/>
            </w:r>
          </w:ins>
        </w:p>
        <w:p w:rsidR="00A20E15" w:rsidRDefault="00A20E15">
          <w:pPr>
            <w:pStyle w:val="TOC1"/>
            <w:tabs>
              <w:tab w:val="right" w:leader="dot" w:pos="8297"/>
            </w:tabs>
            <w:rPr>
              <w:ins w:id="32" w:author="Yoav Ram" w:date="2016-01-31T14:32:00Z"/>
              <w:rFonts w:asciiTheme="minorHAnsi" w:hAnsiTheme="minorHAnsi" w:cstheme="minorBidi"/>
              <w:noProof/>
            </w:rPr>
          </w:pPr>
          <w:ins w:id="33"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08"</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Introduction</w:t>
            </w:r>
            <w:r>
              <w:rPr>
                <w:noProof/>
                <w:webHidden/>
              </w:rPr>
              <w:tab/>
            </w:r>
            <w:r>
              <w:rPr>
                <w:noProof/>
                <w:webHidden/>
              </w:rPr>
              <w:fldChar w:fldCharType="begin"/>
            </w:r>
            <w:r>
              <w:rPr>
                <w:noProof/>
                <w:webHidden/>
              </w:rPr>
              <w:instrText xml:space="preserve"> PAGEREF _Toc442014108 \h </w:instrText>
            </w:r>
            <w:r>
              <w:rPr>
                <w:noProof/>
                <w:webHidden/>
              </w:rPr>
            </w:r>
          </w:ins>
          <w:r>
            <w:rPr>
              <w:noProof/>
              <w:webHidden/>
            </w:rPr>
            <w:fldChar w:fldCharType="separate"/>
          </w:r>
          <w:ins w:id="34" w:author="Yoav Ram" w:date="2016-01-31T14:32:00Z">
            <w:r>
              <w:rPr>
                <w:noProof/>
                <w:webHidden/>
              </w:rPr>
              <w:t>7</w:t>
            </w:r>
            <w:r>
              <w:rPr>
                <w:noProof/>
                <w:webHidden/>
              </w:rPr>
              <w:fldChar w:fldCharType="end"/>
            </w:r>
            <w:r w:rsidRPr="003326C2">
              <w:rPr>
                <w:rStyle w:val="Hyperlink"/>
                <w:noProof/>
                <w:rtl/>
              </w:rPr>
              <w:fldChar w:fldCharType="end"/>
            </w:r>
          </w:ins>
        </w:p>
        <w:p w:rsidR="00A20E15" w:rsidRDefault="00A20E15">
          <w:pPr>
            <w:pStyle w:val="TOC2"/>
            <w:tabs>
              <w:tab w:val="right" w:leader="dot" w:pos="8297"/>
            </w:tabs>
            <w:rPr>
              <w:ins w:id="35" w:author="Yoav Ram" w:date="2016-01-31T14:32:00Z"/>
              <w:rFonts w:asciiTheme="minorHAnsi" w:hAnsiTheme="minorHAnsi" w:cstheme="minorBidi"/>
              <w:noProof/>
            </w:rPr>
          </w:pPr>
          <w:ins w:id="36"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09"</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The evolution of the mutation rate</w:t>
            </w:r>
            <w:r>
              <w:rPr>
                <w:noProof/>
                <w:webHidden/>
              </w:rPr>
              <w:tab/>
            </w:r>
            <w:r>
              <w:rPr>
                <w:noProof/>
                <w:webHidden/>
              </w:rPr>
              <w:fldChar w:fldCharType="begin"/>
            </w:r>
            <w:r>
              <w:rPr>
                <w:noProof/>
                <w:webHidden/>
              </w:rPr>
              <w:instrText xml:space="preserve"> PAGEREF _Toc442014109 \h </w:instrText>
            </w:r>
            <w:r>
              <w:rPr>
                <w:noProof/>
                <w:webHidden/>
              </w:rPr>
            </w:r>
          </w:ins>
          <w:r>
            <w:rPr>
              <w:noProof/>
              <w:webHidden/>
            </w:rPr>
            <w:fldChar w:fldCharType="separate"/>
          </w:r>
          <w:ins w:id="37" w:author="Yoav Ram" w:date="2016-01-31T14:32:00Z">
            <w:r>
              <w:rPr>
                <w:noProof/>
                <w:webHidden/>
              </w:rPr>
              <w:t>7</w:t>
            </w:r>
            <w:r>
              <w:rPr>
                <w:noProof/>
                <w:webHidden/>
              </w:rPr>
              <w:fldChar w:fldCharType="end"/>
            </w:r>
            <w:r w:rsidRPr="003326C2">
              <w:rPr>
                <w:rStyle w:val="Hyperlink"/>
                <w:noProof/>
                <w:rtl/>
              </w:rPr>
              <w:fldChar w:fldCharType="end"/>
            </w:r>
          </w:ins>
        </w:p>
        <w:p w:rsidR="00A20E15" w:rsidRDefault="00A20E15">
          <w:pPr>
            <w:pStyle w:val="TOC2"/>
            <w:tabs>
              <w:tab w:val="right" w:leader="dot" w:pos="8297"/>
            </w:tabs>
            <w:rPr>
              <w:ins w:id="38" w:author="Yoav Ram" w:date="2016-01-31T14:32:00Z"/>
              <w:rFonts w:asciiTheme="minorHAnsi" w:hAnsiTheme="minorHAnsi" w:cstheme="minorBidi"/>
              <w:noProof/>
            </w:rPr>
          </w:pPr>
          <w:ins w:id="39"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0"</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Stress-induced mutagenesis</w:t>
            </w:r>
            <w:r>
              <w:rPr>
                <w:noProof/>
                <w:webHidden/>
              </w:rPr>
              <w:tab/>
            </w:r>
            <w:r>
              <w:rPr>
                <w:noProof/>
                <w:webHidden/>
              </w:rPr>
              <w:fldChar w:fldCharType="begin"/>
            </w:r>
            <w:r>
              <w:rPr>
                <w:noProof/>
                <w:webHidden/>
              </w:rPr>
              <w:instrText xml:space="preserve"> PAGEREF _Toc442014110 \h </w:instrText>
            </w:r>
            <w:r>
              <w:rPr>
                <w:noProof/>
                <w:webHidden/>
              </w:rPr>
            </w:r>
          </w:ins>
          <w:r>
            <w:rPr>
              <w:noProof/>
              <w:webHidden/>
            </w:rPr>
            <w:fldChar w:fldCharType="separate"/>
          </w:r>
          <w:ins w:id="40" w:author="Yoav Ram" w:date="2016-01-31T14:32:00Z">
            <w:r>
              <w:rPr>
                <w:noProof/>
                <w:webHidden/>
              </w:rPr>
              <w:t>9</w:t>
            </w:r>
            <w:r>
              <w:rPr>
                <w:noProof/>
                <w:webHidden/>
              </w:rPr>
              <w:fldChar w:fldCharType="end"/>
            </w:r>
            <w:r w:rsidRPr="003326C2">
              <w:rPr>
                <w:rStyle w:val="Hyperlink"/>
                <w:noProof/>
                <w:rtl/>
              </w:rPr>
              <w:fldChar w:fldCharType="end"/>
            </w:r>
          </w:ins>
        </w:p>
        <w:p w:rsidR="00A20E15" w:rsidRDefault="00A20E15">
          <w:pPr>
            <w:pStyle w:val="TOC2"/>
            <w:tabs>
              <w:tab w:val="right" w:leader="dot" w:pos="8297"/>
            </w:tabs>
            <w:rPr>
              <w:ins w:id="41" w:author="Yoav Ram" w:date="2016-01-31T14:32:00Z"/>
              <w:rFonts w:asciiTheme="minorHAnsi" w:hAnsiTheme="minorHAnsi" w:cstheme="minorBidi"/>
              <w:noProof/>
            </w:rPr>
          </w:pPr>
          <w:ins w:id="42"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1"</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Research objectives</w:t>
            </w:r>
            <w:r>
              <w:rPr>
                <w:noProof/>
                <w:webHidden/>
              </w:rPr>
              <w:tab/>
            </w:r>
            <w:r>
              <w:rPr>
                <w:noProof/>
                <w:webHidden/>
              </w:rPr>
              <w:fldChar w:fldCharType="begin"/>
            </w:r>
            <w:r>
              <w:rPr>
                <w:noProof/>
                <w:webHidden/>
              </w:rPr>
              <w:instrText xml:space="preserve"> PAGEREF _Toc442014111 \h </w:instrText>
            </w:r>
            <w:r>
              <w:rPr>
                <w:noProof/>
                <w:webHidden/>
              </w:rPr>
            </w:r>
          </w:ins>
          <w:r>
            <w:rPr>
              <w:noProof/>
              <w:webHidden/>
            </w:rPr>
            <w:fldChar w:fldCharType="separate"/>
          </w:r>
          <w:ins w:id="43" w:author="Yoav Ram" w:date="2016-01-31T14:32:00Z">
            <w:r>
              <w:rPr>
                <w:noProof/>
                <w:webHidden/>
              </w:rPr>
              <w:t>10</w:t>
            </w:r>
            <w:r>
              <w:rPr>
                <w:noProof/>
                <w:webHidden/>
              </w:rPr>
              <w:fldChar w:fldCharType="end"/>
            </w:r>
            <w:r w:rsidRPr="003326C2">
              <w:rPr>
                <w:rStyle w:val="Hyperlink"/>
                <w:noProof/>
                <w:rtl/>
              </w:rPr>
              <w:fldChar w:fldCharType="end"/>
            </w:r>
          </w:ins>
        </w:p>
        <w:p w:rsidR="00A20E15" w:rsidRDefault="00A20E15">
          <w:pPr>
            <w:pStyle w:val="TOC2"/>
            <w:tabs>
              <w:tab w:val="right" w:leader="dot" w:pos="8297"/>
            </w:tabs>
            <w:rPr>
              <w:ins w:id="44" w:author="Yoav Ram" w:date="2016-01-31T14:32:00Z"/>
              <w:rFonts w:asciiTheme="minorHAnsi" w:hAnsiTheme="minorHAnsi" w:cstheme="minorBidi"/>
              <w:noProof/>
            </w:rPr>
          </w:pPr>
          <w:ins w:id="45"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2"</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Thesis overview</w:t>
            </w:r>
            <w:r>
              <w:rPr>
                <w:noProof/>
                <w:webHidden/>
              </w:rPr>
              <w:tab/>
            </w:r>
            <w:r>
              <w:rPr>
                <w:noProof/>
                <w:webHidden/>
              </w:rPr>
              <w:fldChar w:fldCharType="begin"/>
            </w:r>
            <w:r>
              <w:rPr>
                <w:noProof/>
                <w:webHidden/>
              </w:rPr>
              <w:instrText xml:space="preserve"> PAGEREF _Toc442014112 \h </w:instrText>
            </w:r>
            <w:r>
              <w:rPr>
                <w:noProof/>
                <w:webHidden/>
              </w:rPr>
            </w:r>
          </w:ins>
          <w:r>
            <w:rPr>
              <w:noProof/>
              <w:webHidden/>
            </w:rPr>
            <w:fldChar w:fldCharType="separate"/>
          </w:r>
          <w:ins w:id="46" w:author="Yoav Ram" w:date="2016-01-31T14:32:00Z">
            <w:r>
              <w:rPr>
                <w:noProof/>
                <w:webHidden/>
              </w:rPr>
              <w:t>11</w:t>
            </w:r>
            <w:r>
              <w:rPr>
                <w:noProof/>
                <w:webHidden/>
              </w:rPr>
              <w:fldChar w:fldCharType="end"/>
            </w:r>
            <w:r w:rsidRPr="003326C2">
              <w:rPr>
                <w:rStyle w:val="Hyperlink"/>
                <w:noProof/>
                <w:rtl/>
              </w:rPr>
              <w:fldChar w:fldCharType="end"/>
            </w:r>
          </w:ins>
        </w:p>
        <w:p w:rsidR="00A20E15" w:rsidRDefault="00A20E15">
          <w:pPr>
            <w:pStyle w:val="TOC3"/>
            <w:tabs>
              <w:tab w:val="right" w:leader="dot" w:pos="8297"/>
            </w:tabs>
            <w:rPr>
              <w:ins w:id="47" w:author="Yoav Ram" w:date="2016-01-31T14:32:00Z"/>
              <w:rFonts w:asciiTheme="minorHAnsi" w:hAnsiTheme="minorHAnsi" w:cstheme="minorBidi"/>
              <w:noProof/>
            </w:rPr>
          </w:pPr>
          <w:ins w:id="48"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3"</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The evolution of stress-induced hypermutation in asexual populations</w:t>
            </w:r>
            <w:r>
              <w:rPr>
                <w:noProof/>
                <w:webHidden/>
              </w:rPr>
              <w:tab/>
            </w:r>
            <w:r>
              <w:rPr>
                <w:noProof/>
                <w:webHidden/>
              </w:rPr>
              <w:fldChar w:fldCharType="begin"/>
            </w:r>
            <w:r>
              <w:rPr>
                <w:noProof/>
                <w:webHidden/>
              </w:rPr>
              <w:instrText xml:space="preserve"> PAGEREF _Toc442014113 \h </w:instrText>
            </w:r>
            <w:r>
              <w:rPr>
                <w:noProof/>
                <w:webHidden/>
              </w:rPr>
            </w:r>
          </w:ins>
          <w:r>
            <w:rPr>
              <w:noProof/>
              <w:webHidden/>
            </w:rPr>
            <w:fldChar w:fldCharType="separate"/>
          </w:r>
          <w:ins w:id="49" w:author="Yoav Ram" w:date="2016-01-31T14:32:00Z">
            <w:r>
              <w:rPr>
                <w:noProof/>
                <w:webHidden/>
              </w:rPr>
              <w:t>11</w:t>
            </w:r>
            <w:r>
              <w:rPr>
                <w:noProof/>
                <w:webHidden/>
              </w:rPr>
              <w:fldChar w:fldCharType="end"/>
            </w:r>
            <w:r w:rsidRPr="003326C2">
              <w:rPr>
                <w:rStyle w:val="Hyperlink"/>
                <w:noProof/>
                <w:rtl/>
              </w:rPr>
              <w:fldChar w:fldCharType="end"/>
            </w:r>
          </w:ins>
        </w:p>
        <w:p w:rsidR="00A20E15" w:rsidRDefault="00A20E15">
          <w:pPr>
            <w:pStyle w:val="TOC3"/>
            <w:tabs>
              <w:tab w:val="right" w:leader="dot" w:pos="8297"/>
            </w:tabs>
            <w:rPr>
              <w:ins w:id="50" w:author="Yoav Ram" w:date="2016-01-31T14:32:00Z"/>
              <w:rFonts w:asciiTheme="minorHAnsi" w:hAnsiTheme="minorHAnsi" w:cstheme="minorBidi"/>
              <w:noProof/>
            </w:rPr>
          </w:pPr>
          <w:ins w:id="51"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4"</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shd w:val="clear" w:color="auto" w:fill="FFFFFF"/>
              </w:rPr>
              <w:t>Stress-induced mutagenesis and complex adaptation</w:t>
            </w:r>
            <w:r>
              <w:rPr>
                <w:noProof/>
                <w:webHidden/>
              </w:rPr>
              <w:tab/>
            </w:r>
            <w:r>
              <w:rPr>
                <w:noProof/>
                <w:webHidden/>
              </w:rPr>
              <w:fldChar w:fldCharType="begin"/>
            </w:r>
            <w:r>
              <w:rPr>
                <w:noProof/>
                <w:webHidden/>
              </w:rPr>
              <w:instrText xml:space="preserve"> PAGEREF _Toc442014114 \h </w:instrText>
            </w:r>
            <w:r>
              <w:rPr>
                <w:noProof/>
                <w:webHidden/>
              </w:rPr>
            </w:r>
          </w:ins>
          <w:r>
            <w:rPr>
              <w:noProof/>
              <w:webHidden/>
            </w:rPr>
            <w:fldChar w:fldCharType="separate"/>
          </w:r>
          <w:ins w:id="52" w:author="Yoav Ram" w:date="2016-01-31T14:32:00Z">
            <w:r>
              <w:rPr>
                <w:noProof/>
                <w:webHidden/>
              </w:rPr>
              <w:t>12</w:t>
            </w:r>
            <w:r>
              <w:rPr>
                <w:noProof/>
                <w:webHidden/>
              </w:rPr>
              <w:fldChar w:fldCharType="end"/>
            </w:r>
            <w:r w:rsidRPr="003326C2">
              <w:rPr>
                <w:rStyle w:val="Hyperlink"/>
                <w:noProof/>
                <w:rtl/>
              </w:rPr>
              <w:fldChar w:fldCharType="end"/>
            </w:r>
          </w:ins>
        </w:p>
        <w:p w:rsidR="00A20E15" w:rsidRDefault="00A20E15">
          <w:pPr>
            <w:pStyle w:val="TOC3"/>
            <w:tabs>
              <w:tab w:val="right" w:leader="dot" w:pos="8297"/>
            </w:tabs>
            <w:rPr>
              <w:ins w:id="53" w:author="Yoav Ram" w:date="2016-01-31T14:32:00Z"/>
              <w:rFonts w:asciiTheme="minorHAnsi" w:hAnsiTheme="minorHAnsi" w:cstheme="minorBidi"/>
              <w:noProof/>
            </w:rPr>
          </w:pPr>
          <w:ins w:id="54"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5"</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The probability of improvement in Fisher's geometric model</w:t>
            </w:r>
            <w:r>
              <w:rPr>
                <w:noProof/>
                <w:webHidden/>
              </w:rPr>
              <w:tab/>
            </w:r>
            <w:r>
              <w:rPr>
                <w:noProof/>
                <w:webHidden/>
              </w:rPr>
              <w:fldChar w:fldCharType="begin"/>
            </w:r>
            <w:r>
              <w:rPr>
                <w:noProof/>
                <w:webHidden/>
              </w:rPr>
              <w:instrText xml:space="preserve"> PAGEREF _Toc442014115 \h </w:instrText>
            </w:r>
            <w:r>
              <w:rPr>
                <w:noProof/>
                <w:webHidden/>
              </w:rPr>
            </w:r>
          </w:ins>
          <w:r>
            <w:rPr>
              <w:noProof/>
              <w:webHidden/>
            </w:rPr>
            <w:fldChar w:fldCharType="separate"/>
          </w:r>
          <w:ins w:id="55" w:author="Yoav Ram" w:date="2016-01-31T14:32:00Z">
            <w:r>
              <w:rPr>
                <w:noProof/>
                <w:webHidden/>
              </w:rPr>
              <w:t>12</w:t>
            </w:r>
            <w:r>
              <w:rPr>
                <w:noProof/>
                <w:webHidden/>
              </w:rPr>
              <w:fldChar w:fldCharType="end"/>
            </w:r>
            <w:r w:rsidRPr="003326C2">
              <w:rPr>
                <w:rStyle w:val="Hyperlink"/>
                <w:noProof/>
                <w:rtl/>
              </w:rPr>
              <w:fldChar w:fldCharType="end"/>
            </w:r>
          </w:ins>
        </w:p>
        <w:p w:rsidR="00A20E15" w:rsidRDefault="00A20E15">
          <w:pPr>
            <w:pStyle w:val="TOC2"/>
            <w:tabs>
              <w:tab w:val="right" w:leader="dot" w:pos="8297"/>
            </w:tabs>
            <w:rPr>
              <w:ins w:id="56" w:author="Yoav Ram" w:date="2016-01-31T14:32:00Z"/>
              <w:rFonts w:asciiTheme="minorHAnsi" w:hAnsiTheme="minorHAnsi" w:cstheme="minorBidi"/>
              <w:noProof/>
            </w:rPr>
          </w:pPr>
          <w:ins w:id="57"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6"</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Methods overview</w:t>
            </w:r>
            <w:r>
              <w:rPr>
                <w:noProof/>
                <w:webHidden/>
              </w:rPr>
              <w:tab/>
            </w:r>
            <w:r>
              <w:rPr>
                <w:noProof/>
                <w:webHidden/>
              </w:rPr>
              <w:fldChar w:fldCharType="begin"/>
            </w:r>
            <w:r>
              <w:rPr>
                <w:noProof/>
                <w:webHidden/>
              </w:rPr>
              <w:instrText xml:space="preserve"> PAGEREF _Toc442014116 \h </w:instrText>
            </w:r>
            <w:r>
              <w:rPr>
                <w:noProof/>
                <w:webHidden/>
              </w:rPr>
            </w:r>
          </w:ins>
          <w:r>
            <w:rPr>
              <w:noProof/>
              <w:webHidden/>
            </w:rPr>
            <w:fldChar w:fldCharType="separate"/>
          </w:r>
          <w:ins w:id="58" w:author="Yoav Ram" w:date="2016-01-31T14:32:00Z">
            <w:r>
              <w:rPr>
                <w:noProof/>
                <w:webHidden/>
              </w:rPr>
              <w:t>13</w:t>
            </w:r>
            <w:r>
              <w:rPr>
                <w:noProof/>
                <w:webHidden/>
              </w:rPr>
              <w:fldChar w:fldCharType="end"/>
            </w:r>
            <w:r w:rsidRPr="003326C2">
              <w:rPr>
                <w:rStyle w:val="Hyperlink"/>
                <w:noProof/>
                <w:rtl/>
              </w:rPr>
              <w:fldChar w:fldCharType="end"/>
            </w:r>
          </w:ins>
        </w:p>
        <w:p w:rsidR="00A20E15" w:rsidRDefault="00A20E15">
          <w:pPr>
            <w:pStyle w:val="TOC3"/>
            <w:tabs>
              <w:tab w:val="right" w:leader="dot" w:pos="8297"/>
            </w:tabs>
            <w:rPr>
              <w:ins w:id="59" w:author="Yoav Ram" w:date="2016-01-31T14:32:00Z"/>
              <w:rFonts w:asciiTheme="minorHAnsi" w:hAnsiTheme="minorHAnsi" w:cstheme="minorBidi"/>
              <w:noProof/>
            </w:rPr>
          </w:pPr>
          <w:ins w:id="60"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7"</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Individual-based simulations</w:t>
            </w:r>
            <w:r>
              <w:rPr>
                <w:noProof/>
                <w:webHidden/>
              </w:rPr>
              <w:tab/>
            </w:r>
            <w:r>
              <w:rPr>
                <w:noProof/>
                <w:webHidden/>
              </w:rPr>
              <w:fldChar w:fldCharType="begin"/>
            </w:r>
            <w:r>
              <w:rPr>
                <w:noProof/>
                <w:webHidden/>
              </w:rPr>
              <w:instrText xml:space="preserve"> PAGEREF _Toc442014117 \h </w:instrText>
            </w:r>
            <w:r>
              <w:rPr>
                <w:noProof/>
                <w:webHidden/>
              </w:rPr>
            </w:r>
          </w:ins>
          <w:r>
            <w:rPr>
              <w:noProof/>
              <w:webHidden/>
            </w:rPr>
            <w:fldChar w:fldCharType="separate"/>
          </w:r>
          <w:ins w:id="61" w:author="Yoav Ram" w:date="2016-01-31T14:32:00Z">
            <w:r>
              <w:rPr>
                <w:noProof/>
                <w:webHidden/>
              </w:rPr>
              <w:t>13</w:t>
            </w:r>
            <w:r>
              <w:rPr>
                <w:noProof/>
                <w:webHidden/>
              </w:rPr>
              <w:fldChar w:fldCharType="end"/>
            </w:r>
            <w:r w:rsidRPr="003326C2">
              <w:rPr>
                <w:rStyle w:val="Hyperlink"/>
                <w:noProof/>
                <w:rtl/>
              </w:rPr>
              <w:fldChar w:fldCharType="end"/>
            </w:r>
          </w:ins>
        </w:p>
        <w:p w:rsidR="00A20E15" w:rsidRDefault="00A20E15">
          <w:pPr>
            <w:pStyle w:val="TOC3"/>
            <w:tabs>
              <w:tab w:val="right" w:leader="dot" w:pos="8297"/>
            </w:tabs>
            <w:rPr>
              <w:ins w:id="62" w:author="Yoav Ram" w:date="2016-01-31T14:32:00Z"/>
              <w:rFonts w:asciiTheme="minorHAnsi" w:hAnsiTheme="minorHAnsi" w:cstheme="minorBidi"/>
              <w:noProof/>
            </w:rPr>
          </w:pPr>
          <w:ins w:id="63"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8"</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Wright-Fisher models</w:t>
            </w:r>
            <w:r>
              <w:rPr>
                <w:noProof/>
                <w:webHidden/>
              </w:rPr>
              <w:tab/>
            </w:r>
            <w:r>
              <w:rPr>
                <w:noProof/>
                <w:webHidden/>
              </w:rPr>
              <w:fldChar w:fldCharType="begin"/>
            </w:r>
            <w:r>
              <w:rPr>
                <w:noProof/>
                <w:webHidden/>
              </w:rPr>
              <w:instrText xml:space="preserve"> PAGEREF _Toc442014118 \h </w:instrText>
            </w:r>
            <w:r>
              <w:rPr>
                <w:noProof/>
                <w:webHidden/>
              </w:rPr>
            </w:r>
          </w:ins>
          <w:r>
            <w:rPr>
              <w:noProof/>
              <w:webHidden/>
            </w:rPr>
            <w:fldChar w:fldCharType="separate"/>
          </w:r>
          <w:ins w:id="64" w:author="Yoav Ram" w:date="2016-01-31T14:32:00Z">
            <w:r>
              <w:rPr>
                <w:noProof/>
                <w:webHidden/>
              </w:rPr>
              <w:t>13</w:t>
            </w:r>
            <w:r>
              <w:rPr>
                <w:noProof/>
                <w:webHidden/>
              </w:rPr>
              <w:fldChar w:fldCharType="end"/>
            </w:r>
            <w:r w:rsidRPr="003326C2">
              <w:rPr>
                <w:rStyle w:val="Hyperlink"/>
                <w:noProof/>
                <w:rtl/>
              </w:rPr>
              <w:fldChar w:fldCharType="end"/>
            </w:r>
          </w:ins>
        </w:p>
        <w:p w:rsidR="00A20E15" w:rsidRDefault="00A20E15">
          <w:pPr>
            <w:pStyle w:val="TOC3"/>
            <w:tabs>
              <w:tab w:val="right" w:leader="dot" w:pos="8297"/>
            </w:tabs>
            <w:rPr>
              <w:ins w:id="65" w:author="Yoav Ram" w:date="2016-01-31T14:32:00Z"/>
              <w:rFonts w:asciiTheme="minorHAnsi" w:hAnsiTheme="minorHAnsi" w:cstheme="minorBidi"/>
              <w:noProof/>
            </w:rPr>
          </w:pPr>
          <w:ins w:id="66"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19"</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Branching processes</w:t>
            </w:r>
            <w:r>
              <w:rPr>
                <w:noProof/>
                <w:webHidden/>
              </w:rPr>
              <w:tab/>
            </w:r>
            <w:r>
              <w:rPr>
                <w:noProof/>
                <w:webHidden/>
              </w:rPr>
              <w:fldChar w:fldCharType="begin"/>
            </w:r>
            <w:r>
              <w:rPr>
                <w:noProof/>
                <w:webHidden/>
              </w:rPr>
              <w:instrText xml:space="preserve"> PAGEREF _Toc442014119 \h </w:instrText>
            </w:r>
            <w:r>
              <w:rPr>
                <w:noProof/>
                <w:webHidden/>
              </w:rPr>
            </w:r>
          </w:ins>
          <w:r>
            <w:rPr>
              <w:noProof/>
              <w:webHidden/>
            </w:rPr>
            <w:fldChar w:fldCharType="separate"/>
          </w:r>
          <w:ins w:id="67" w:author="Yoav Ram" w:date="2016-01-31T14:32:00Z">
            <w:r>
              <w:rPr>
                <w:noProof/>
                <w:webHidden/>
              </w:rPr>
              <w:t>14</w:t>
            </w:r>
            <w:r>
              <w:rPr>
                <w:noProof/>
                <w:webHidden/>
              </w:rPr>
              <w:fldChar w:fldCharType="end"/>
            </w:r>
            <w:r w:rsidRPr="003326C2">
              <w:rPr>
                <w:rStyle w:val="Hyperlink"/>
                <w:noProof/>
                <w:rtl/>
              </w:rPr>
              <w:fldChar w:fldCharType="end"/>
            </w:r>
          </w:ins>
        </w:p>
        <w:p w:rsidR="00A20E15" w:rsidRDefault="00A20E15">
          <w:pPr>
            <w:pStyle w:val="TOC3"/>
            <w:tabs>
              <w:tab w:val="right" w:leader="dot" w:pos="8297"/>
            </w:tabs>
            <w:rPr>
              <w:ins w:id="68" w:author="Yoav Ram" w:date="2016-01-31T14:32:00Z"/>
              <w:rFonts w:asciiTheme="minorHAnsi" w:hAnsiTheme="minorHAnsi" w:cstheme="minorBidi"/>
              <w:noProof/>
            </w:rPr>
          </w:pPr>
          <w:ins w:id="69"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20"</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Probability theory</w:t>
            </w:r>
            <w:r>
              <w:rPr>
                <w:noProof/>
                <w:webHidden/>
              </w:rPr>
              <w:tab/>
            </w:r>
            <w:r>
              <w:rPr>
                <w:noProof/>
                <w:webHidden/>
              </w:rPr>
              <w:fldChar w:fldCharType="begin"/>
            </w:r>
            <w:r>
              <w:rPr>
                <w:noProof/>
                <w:webHidden/>
              </w:rPr>
              <w:instrText xml:space="preserve"> PAGEREF _Toc442014120 \h </w:instrText>
            </w:r>
            <w:r>
              <w:rPr>
                <w:noProof/>
                <w:webHidden/>
              </w:rPr>
            </w:r>
          </w:ins>
          <w:r>
            <w:rPr>
              <w:noProof/>
              <w:webHidden/>
            </w:rPr>
            <w:fldChar w:fldCharType="separate"/>
          </w:r>
          <w:ins w:id="70" w:author="Yoav Ram" w:date="2016-01-31T14:32:00Z">
            <w:r>
              <w:rPr>
                <w:noProof/>
                <w:webHidden/>
              </w:rPr>
              <w:t>14</w:t>
            </w:r>
            <w:r>
              <w:rPr>
                <w:noProof/>
                <w:webHidden/>
              </w:rPr>
              <w:fldChar w:fldCharType="end"/>
            </w:r>
            <w:r w:rsidRPr="003326C2">
              <w:rPr>
                <w:rStyle w:val="Hyperlink"/>
                <w:noProof/>
                <w:rtl/>
              </w:rPr>
              <w:fldChar w:fldCharType="end"/>
            </w:r>
          </w:ins>
        </w:p>
        <w:p w:rsidR="00A20E15" w:rsidRDefault="00A20E15">
          <w:pPr>
            <w:pStyle w:val="TOC1"/>
            <w:tabs>
              <w:tab w:val="right" w:leader="dot" w:pos="8297"/>
            </w:tabs>
            <w:rPr>
              <w:ins w:id="71" w:author="Yoav Ram" w:date="2016-01-31T14:32:00Z"/>
              <w:rFonts w:asciiTheme="minorHAnsi" w:hAnsiTheme="minorHAnsi" w:cstheme="minorBidi"/>
              <w:noProof/>
            </w:rPr>
          </w:pPr>
          <w:ins w:id="72"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21"</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Discussion</w:t>
            </w:r>
            <w:r>
              <w:rPr>
                <w:noProof/>
                <w:webHidden/>
              </w:rPr>
              <w:tab/>
            </w:r>
            <w:r>
              <w:rPr>
                <w:noProof/>
                <w:webHidden/>
              </w:rPr>
              <w:fldChar w:fldCharType="begin"/>
            </w:r>
            <w:r>
              <w:rPr>
                <w:noProof/>
                <w:webHidden/>
              </w:rPr>
              <w:instrText xml:space="preserve"> PAGEREF _Toc442014121 \h </w:instrText>
            </w:r>
            <w:r>
              <w:rPr>
                <w:noProof/>
                <w:webHidden/>
              </w:rPr>
            </w:r>
          </w:ins>
          <w:r>
            <w:rPr>
              <w:noProof/>
              <w:webHidden/>
            </w:rPr>
            <w:fldChar w:fldCharType="separate"/>
          </w:r>
          <w:ins w:id="73" w:author="Yoav Ram" w:date="2016-01-31T14:32:00Z">
            <w:r>
              <w:rPr>
                <w:noProof/>
                <w:webHidden/>
              </w:rPr>
              <w:t>16</w:t>
            </w:r>
            <w:r>
              <w:rPr>
                <w:noProof/>
                <w:webHidden/>
              </w:rPr>
              <w:fldChar w:fldCharType="end"/>
            </w:r>
            <w:r w:rsidRPr="003326C2">
              <w:rPr>
                <w:rStyle w:val="Hyperlink"/>
                <w:noProof/>
                <w:rtl/>
              </w:rPr>
              <w:fldChar w:fldCharType="end"/>
            </w:r>
          </w:ins>
        </w:p>
        <w:p w:rsidR="00A20E15" w:rsidRDefault="00A20E15">
          <w:pPr>
            <w:pStyle w:val="TOC2"/>
            <w:tabs>
              <w:tab w:val="right" w:leader="dot" w:pos="8297"/>
            </w:tabs>
            <w:rPr>
              <w:ins w:id="74" w:author="Yoav Ram" w:date="2016-01-31T14:32:00Z"/>
              <w:rFonts w:asciiTheme="minorHAnsi" w:hAnsiTheme="minorHAnsi" w:cstheme="minorBidi"/>
              <w:noProof/>
            </w:rPr>
          </w:pPr>
          <w:ins w:id="75"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22"</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Conclusions</w:t>
            </w:r>
            <w:r>
              <w:rPr>
                <w:noProof/>
                <w:webHidden/>
              </w:rPr>
              <w:tab/>
            </w:r>
            <w:r>
              <w:rPr>
                <w:noProof/>
                <w:webHidden/>
              </w:rPr>
              <w:fldChar w:fldCharType="begin"/>
            </w:r>
            <w:r>
              <w:rPr>
                <w:noProof/>
                <w:webHidden/>
              </w:rPr>
              <w:instrText xml:space="preserve"> PAGEREF _Toc442014122 \h </w:instrText>
            </w:r>
            <w:r>
              <w:rPr>
                <w:noProof/>
                <w:webHidden/>
              </w:rPr>
            </w:r>
          </w:ins>
          <w:r>
            <w:rPr>
              <w:noProof/>
              <w:webHidden/>
            </w:rPr>
            <w:fldChar w:fldCharType="separate"/>
          </w:r>
          <w:ins w:id="76" w:author="Yoav Ram" w:date="2016-01-31T14:32:00Z">
            <w:r>
              <w:rPr>
                <w:noProof/>
                <w:webHidden/>
              </w:rPr>
              <w:t>18</w:t>
            </w:r>
            <w:r>
              <w:rPr>
                <w:noProof/>
                <w:webHidden/>
              </w:rPr>
              <w:fldChar w:fldCharType="end"/>
            </w:r>
            <w:r w:rsidRPr="003326C2">
              <w:rPr>
                <w:rStyle w:val="Hyperlink"/>
                <w:noProof/>
                <w:rtl/>
              </w:rPr>
              <w:fldChar w:fldCharType="end"/>
            </w:r>
          </w:ins>
        </w:p>
        <w:p w:rsidR="00A20E15" w:rsidRDefault="00A20E15">
          <w:pPr>
            <w:pStyle w:val="TOC1"/>
            <w:tabs>
              <w:tab w:val="right" w:leader="dot" w:pos="8297"/>
            </w:tabs>
            <w:rPr>
              <w:ins w:id="77" w:author="Yoav Ram" w:date="2016-01-31T14:32:00Z"/>
              <w:rFonts w:asciiTheme="minorHAnsi" w:hAnsiTheme="minorHAnsi" w:cstheme="minorBidi"/>
              <w:noProof/>
            </w:rPr>
          </w:pPr>
          <w:ins w:id="78" w:author="Yoav Ram" w:date="2016-01-31T14:32:00Z">
            <w:r w:rsidRPr="003326C2">
              <w:rPr>
                <w:rStyle w:val="Hyperlink"/>
                <w:noProof/>
                <w:rtl/>
              </w:rPr>
              <w:fldChar w:fldCharType="begin"/>
            </w:r>
            <w:r w:rsidRPr="003326C2">
              <w:rPr>
                <w:rStyle w:val="Hyperlink"/>
                <w:noProof/>
              </w:rPr>
              <w:instrText xml:space="preserve"> </w:instrText>
            </w:r>
            <w:r>
              <w:rPr>
                <w:noProof/>
              </w:rPr>
              <w:instrText>HYPERLINK \l "_Toc442014123"</w:instrText>
            </w:r>
            <w:r w:rsidRPr="003326C2">
              <w:rPr>
                <w:rStyle w:val="Hyperlink"/>
                <w:noProof/>
              </w:rPr>
              <w:instrText xml:space="preserve"> </w:instrText>
            </w:r>
            <w:r w:rsidRPr="003326C2">
              <w:rPr>
                <w:rStyle w:val="Hyperlink"/>
                <w:noProof/>
                <w:rtl/>
              </w:rPr>
            </w:r>
            <w:r w:rsidRPr="003326C2">
              <w:rPr>
                <w:rStyle w:val="Hyperlink"/>
                <w:noProof/>
                <w:rtl/>
              </w:rPr>
              <w:fldChar w:fldCharType="separate"/>
            </w:r>
            <w:r w:rsidRPr="003326C2">
              <w:rPr>
                <w:rStyle w:val="Hyperlink"/>
                <w:noProof/>
              </w:rPr>
              <w:t>References</w:t>
            </w:r>
            <w:r>
              <w:rPr>
                <w:noProof/>
                <w:webHidden/>
              </w:rPr>
              <w:tab/>
            </w:r>
            <w:r>
              <w:rPr>
                <w:noProof/>
                <w:webHidden/>
              </w:rPr>
              <w:fldChar w:fldCharType="begin"/>
            </w:r>
            <w:r>
              <w:rPr>
                <w:noProof/>
                <w:webHidden/>
              </w:rPr>
              <w:instrText xml:space="preserve"> PAGEREF _Toc442014123 \h </w:instrText>
            </w:r>
            <w:r>
              <w:rPr>
                <w:noProof/>
                <w:webHidden/>
              </w:rPr>
            </w:r>
          </w:ins>
          <w:r>
            <w:rPr>
              <w:noProof/>
              <w:webHidden/>
            </w:rPr>
            <w:fldChar w:fldCharType="separate"/>
          </w:r>
          <w:ins w:id="79" w:author="Yoav Ram" w:date="2016-01-31T14:32:00Z">
            <w:r>
              <w:rPr>
                <w:noProof/>
                <w:webHidden/>
              </w:rPr>
              <w:t>20</w:t>
            </w:r>
            <w:r>
              <w:rPr>
                <w:noProof/>
                <w:webHidden/>
              </w:rPr>
              <w:fldChar w:fldCharType="end"/>
            </w:r>
            <w:r w:rsidRPr="003326C2">
              <w:rPr>
                <w:rStyle w:val="Hyperlink"/>
                <w:noProof/>
                <w:rtl/>
              </w:rPr>
              <w:fldChar w:fldCharType="end"/>
            </w:r>
          </w:ins>
        </w:p>
        <w:p w:rsidR="005B7819" w:rsidDel="005F4023" w:rsidRDefault="005B7819" w:rsidP="0056210B">
          <w:pPr>
            <w:pStyle w:val="TOC1"/>
            <w:jc w:val="left"/>
            <w:rPr>
              <w:del w:id="80" w:author="Yoav Ram" w:date="2016-01-31T14:29:00Z"/>
              <w:noProof/>
            </w:rPr>
          </w:pPr>
          <w:del w:id="81" w:author="Yoav Ram" w:date="2016-01-31T14:29:00Z">
            <w:r w:rsidRPr="005F4023" w:rsidDel="005F4023">
              <w:rPr>
                <w:noProof/>
                <w:rPrChange w:id="82" w:author="Yoav Ram" w:date="2016-01-31T14:29:00Z">
                  <w:rPr>
                    <w:rStyle w:val="Hyperlink"/>
                    <w:noProof/>
                  </w:rPr>
                </w:rPrChange>
              </w:rPr>
              <w:delText>Abstract</w:delText>
            </w:r>
            <w:r w:rsidDel="005F4023">
              <w:rPr>
                <w:noProof/>
                <w:webHidden/>
              </w:rPr>
              <w:tab/>
              <w:delText>3</w:delText>
            </w:r>
          </w:del>
        </w:p>
        <w:p w:rsidR="005B7819" w:rsidDel="005F4023" w:rsidRDefault="005B7819" w:rsidP="0056210B">
          <w:pPr>
            <w:pStyle w:val="TOC1"/>
            <w:jc w:val="left"/>
            <w:rPr>
              <w:del w:id="83" w:author="Yoav Ram" w:date="2016-01-31T14:29:00Z"/>
              <w:noProof/>
            </w:rPr>
          </w:pPr>
          <w:del w:id="84" w:author="Yoav Ram" w:date="2016-01-31T14:29:00Z">
            <w:r w:rsidRPr="005F4023" w:rsidDel="005F4023">
              <w:rPr>
                <w:noProof/>
                <w:rPrChange w:id="85" w:author="Yoav Ram" w:date="2016-01-31T14:29:00Z">
                  <w:rPr>
                    <w:rStyle w:val="Hyperlink"/>
                    <w:noProof/>
                  </w:rPr>
                </w:rPrChange>
              </w:rPr>
              <w:delText>Acknowledgements</w:delText>
            </w:r>
            <w:r w:rsidDel="005F4023">
              <w:rPr>
                <w:noProof/>
                <w:webHidden/>
              </w:rPr>
              <w:tab/>
              <w:delText>4</w:delText>
            </w:r>
          </w:del>
        </w:p>
        <w:p w:rsidR="005B7819" w:rsidDel="005F4023" w:rsidRDefault="005B7819" w:rsidP="0056210B">
          <w:pPr>
            <w:pStyle w:val="TOC1"/>
            <w:jc w:val="left"/>
            <w:rPr>
              <w:del w:id="86" w:author="Yoav Ram" w:date="2016-01-31T14:29:00Z"/>
              <w:noProof/>
            </w:rPr>
          </w:pPr>
          <w:del w:id="87" w:author="Yoav Ram" w:date="2016-01-31T14:29:00Z">
            <w:r w:rsidRPr="005F4023" w:rsidDel="005F4023">
              <w:rPr>
                <w:noProof/>
                <w:rPrChange w:id="88" w:author="Yoav Ram" w:date="2016-01-31T14:29:00Z">
                  <w:rPr>
                    <w:rStyle w:val="Hyperlink"/>
                    <w:noProof/>
                  </w:rPr>
                </w:rPrChange>
              </w:rPr>
              <w:delText>Introduction</w:delText>
            </w:r>
            <w:r w:rsidDel="005F4023">
              <w:rPr>
                <w:noProof/>
                <w:webHidden/>
              </w:rPr>
              <w:tab/>
              <w:delText>6</w:delText>
            </w:r>
          </w:del>
        </w:p>
        <w:p w:rsidR="005B7819" w:rsidDel="005F4023" w:rsidRDefault="005B7819" w:rsidP="0056210B">
          <w:pPr>
            <w:pStyle w:val="TOC2"/>
            <w:jc w:val="left"/>
            <w:rPr>
              <w:del w:id="89" w:author="Yoav Ram" w:date="2016-01-31T14:29:00Z"/>
              <w:noProof/>
            </w:rPr>
          </w:pPr>
          <w:del w:id="90" w:author="Yoav Ram" w:date="2016-01-31T14:29:00Z">
            <w:r w:rsidRPr="005F4023" w:rsidDel="005F4023">
              <w:rPr>
                <w:noProof/>
                <w:rPrChange w:id="91" w:author="Yoav Ram" w:date="2016-01-31T14:29:00Z">
                  <w:rPr>
                    <w:rStyle w:val="Hyperlink"/>
                    <w:noProof/>
                  </w:rPr>
                </w:rPrChange>
              </w:rPr>
              <w:delText>The evolution the mutation rate</w:delText>
            </w:r>
            <w:r w:rsidDel="005F4023">
              <w:rPr>
                <w:noProof/>
                <w:webHidden/>
              </w:rPr>
              <w:tab/>
              <w:delText>6</w:delText>
            </w:r>
          </w:del>
        </w:p>
        <w:p w:rsidR="005B7819" w:rsidDel="005F4023" w:rsidRDefault="005B7819" w:rsidP="0056210B">
          <w:pPr>
            <w:pStyle w:val="TOC2"/>
            <w:jc w:val="left"/>
            <w:rPr>
              <w:del w:id="92" w:author="Yoav Ram" w:date="2016-01-31T14:29:00Z"/>
              <w:noProof/>
            </w:rPr>
          </w:pPr>
          <w:del w:id="93" w:author="Yoav Ram" w:date="2016-01-31T14:29:00Z">
            <w:r w:rsidRPr="005F4023" w:rsidDel="005F4023">
              <w:rPr>
                <w:noProof/>
                <w:rPrChange w:id="94" w:author="Yoav Ram" w:date="2016-01-31T14:29:00Z">
                  <w:rPr>
                    <w:rStyle w:val="Hyperlink"/>
                    <w:noProof/>
                  </w:rPr>
                </w:rPrChange>
              </w:rPr>
              <w:delText>Stress-induced mutagenesis</w:delText>
            </w:r>
            <w:r w:rsidDel="005F4023">
              <w:rPr>
                <w:noProof/>
                <w:webHidden/>
              </w:rPr>
              <w:tab/>
              <w:delText>8</w:delText>
            </w:r>
          </w:del>
        </w:p>
        <w:p w:rsidR="005B7819" w:rsidDel="005F4023" w:rsidRDefault="005B7819" w:rsidP="0056210B">
          <w:pPr>
            <w:pStyle w:val="TOC2"/>
            <w:jc w:val="left"/>
            <w:rPr>
              <w:del w:id="95" w:author="Yoav Ram" w:date="2016-01-31T14:29:00Z"/>
              <w:noProof/>
            </w:rPr>
          </w:pPr>
          <w:del w:id="96" w:author="Yoav Ram" w:date="2016-01-31T14:29:00Z">
            <w:r w:rsidRPr="005F4023" w:rsidDel="005F4023">
              <w:rPr>
                <w:noProof/>
                <w:rPrChange w:id="97" w:author="Yoav Ram" w:date="2016-01-31T14:29:00Z">
                  <w:rPr>
                    <w:rStyle w:val="Hyperlink"/>
                    <w:noProof/>
                  </w:rPr>
                </w:rPrChange>
              </w:rPr>
              <w:delText>Research objectives</w:delText>
            </w:r>
            <w:r w:rsidDel="005F4023">
              <w:rPr>
                <w:noProof/>
                <w:webHidden/>
              </w:rPr>
              <w:tab/>
              <w:delText>9</w:delText>
            </w:r>
          </w:del>
        </w:p>
        <w:p w:rsidR="005B7819" w:rsidDel="005F4023" w:rsidRDefault="005B7819" w:rsidP="0056210B">
          <w:pPr>
            <w:pStyle w:val="TOC2"/>
            <w:jc w:val="left"/>
            <w:rPr>
              <w:del w:id="98" w:author="Yoav Ram" w:date="2016-01-31T14:29:00Z"/>
              <w:noProof/>
            </w:rPr>
          </w:pPr>
          <w:del w:id="99" w:author="Yoav Ram" w:date="2016-01-31T14:29:00Z">
            <w:r w:rsidRPr="005F4023" w:rsidDel="005F4023">
              <w:rPr>
                <w:noProof/>
                <w:rPrChange w:id="100" w:author="Yoav Ram" w:date="2016-01-31T14:29:00Z">
                  <w:rPr>
                    <w:rStyle w:val="Hyperlink"/>
                    <w:noProof/>
                  </w:rPr>
                </w:rPrChange>
              </w:rPr>
              <w:delText>Thesis overview</w:delText>
            </w:r>
            <w:r w:rsidDel="005F4023">
              <w:rPr>
                <w:noProof/>
                <w:webHidden/>
              </w:rPr>
              <w:tab/>
              <w:delText>10</w:delText>
            </w:r>
          </w:del>
        </w:p>
        <w:p w:rsidR="005B7819" w:rsidDel="005F4023" w:rsidRDefault="005B7819" w:rsidP="0056210B">
          <w:pPr>
            <w:pStyle w:val="TOC3"/>
            <w:jc w:val="left"/>
            <w:rPr>
              <w:del w:id="101" w:author="Yoav Ram" w:date="2016-01-31T14:29:00Z"/>
              <w:noProof/>
            </w:rPr>
          </w:pPr>
          <w:del w:id="102" w:author="Yoav Ram" w:date="2016-01-31T14:29:00Z">
            <w:r w:rsidRPr="005F4023" w:rsidDel="005F4023">
              <w:rPr>
                <w:noProof/>
                <w:rPrChange w:id="103" w:author="Yoav Ram" w:date="2016-01-31T14:29:00Z">
                  <w:rPr>
                    <w:rStyle w:val="Hyperlink"/>
                    <w:noProof/>
                  </w:rPr>
                </w:rPrChange>
              </w:rPr>
              <w:delText>The evolution of stress-induced hypermutation in asexual populations</w:delText>
            </w:r>
            <w:r w:rsidDel="005F4023">
              <w:rPr>
                <w:noProof/>
                <w:webHidden/>
              </w:rPr>
              <w:tab/>
              <w:delText>10</w:delText>
            </w:r>
          </w:del>
        </w:p>
        <w:p w:rsidR="005B7819" w:rsidDel="005F4023" w:rsidRDefault="005B7819" w:rsidP="0056210B">
          <w:pPr>
            <w:pStyle w:val="TOC3"/>
            <w:jc w:val="left"/>
            <w:rPr>
              <w:del w:id="104" w:author="Yoav Ram" w:date="2016-01-31T14:29:00Z"/>
              <w:noProof/>
            </w:rPr>
          </w:pPr>
          <w:del w:id="105" w:author="Yoav Ram" w:date="2016-01-31T14:29:00Z">
            <w:r w:rsidRPr="005F4023" w:rsidDel="005F4023">
              <w:rPr>
                <w:noProof/>
                <w:rPrChange w:id="106" w:author="Yoav Ram" w:date="2016-01-31T14:29:00Z">
                  <w:rPr>
                    <w:rStyle w:val="Hyperlink"/>
                    <w:noProof/>
                  </w:rPr>
                </w:rPrChange>
              </w:rPr>
              <w:delText>The evol</w:delText>
            </w:r>
            <w:r w:rsidRPr="005F4023" w:rsidDel="005F4023">
              <w:rPr>
                <w:noProof/>
                <w:rPrChange w:id="107" w:author="Yoav Ram" w:date="2016-01-31T14:29:00Z">
                  <w:rPr>
                    <w:rStyle w:val="Hyperlink"/>
                    <w:noProof/>
                  </w:rPr>
                </w:rPrChange>
              </w:rPr>
              <w:delText>ution of stress-induced hypermutation in the presence of recombination</w:delText>
            </w:r>
            <w:r w:rsidDel="005F4023">
              <w:rPr>
                <w:noProof/>
                <w:webHidden/>
              </w:rPr>
              <w:tab/>
              <w:delText>11</w:delText>
            </w:r>
          </w:del>
        </w:p>
        <w:p w:rsidR="005B7819" w:rsidDel="005F4023" w:rsidRDefault="005B7819" w:rsidP="0056210B">
          <w:pPr>
            <w:pStyle w:val="TOC3"/>
            <w:jc w:val="left"/>
            <w:rPr>
              <w:del w:id="108" w:author="Yoav Ram" w:date="2016-01-31T14:29:00Z"/>
              <w:noProof/>
            </w:rPr>
          </w:pPr>
          <w:del w:id="109" w:author="Yoav Ram" w:date="2016-01-31T14:29:00Z">
            <w:r w:rsidRPr="005F4023" w:rsidDel="005F4023">
              <w:rPr>
                <w:noProof/>
                <w:shd w:val="clear" w:color="auto" w:fill="FFFFFF"/>
                <w:rPrChange w:id="110" w:author="Yoav Ram" w:date="2016-01-31T14:29:00Z">
                  <w:rPr>
                    <w:rStyle w:val="Hyperlink"/>
                    <w:noProof/>
                    <w:shd w:val="clear" w:color="auto" w:fill="FFFFFF"/>
                  </w:rPr>
                </w:rPrChange>
              </w:rPr>
              <w:delText>Stress-induced mutagenesis and complex adaptation</w:delText>
            </w:r>
            <w:r w:rsidDel="005F4023">
              <w:rPr>
                <w:noProof/>
                <w:webHidden/>
              </w:rPr>
              <w:tab/>
              <w:delText>12</w:delText>
            </w:r>
          </w:del>
        </w:p>
        <w:p w:rsidR="005B7819" w:rsidDel="005F4023" w:rsidRDefault="005B7819" w:rsidP="0056210B">
          <w:pPr>
            <w:pStyle w:val="TOC3"/>
            <w:jc w:val="left"/>
            <w:rPr>
              <w:del w:id="111" w:author="Yoav Ram" w:date="2016-01-31T14:29:00Z"/>
              <w:noProof/>
            </w:rPr>
          </w:pPr>
          <w:del w:id="112" w:author="Yoav Ram" w:date="2016-01-31T14:29:00Z">
            <w:r w:rsidRPr="005F4023" w:rsidDel="005F4023">
              <w:rPr>
                <w:noProof/>
                <w:rPrChange w:id="113" w:author="Yoav Ram" w:date="2016-01-31T14:29:00Z">
                  <w:rPr>
                    <w:rStyle w:val="Hyperlink"/>
                    <w:noProof/>
                  </w:rPr>
                </w:rPrChange>
              </w:rPr>
              <w:delText>The probability of improvement in Fisher's geometric model: a probabilistic approach</w:delText>
            </w:r>
            <w:r w:rsidDel="005F4023">
              <w:rPr>
                <w:noProof/>
                <w:webHidden/>
              </w:rPr>
              <w:tab/>
              <w:delText>12</w:delText>
            </w:r>
          </w:del>
        </w:p>
        <w:p w:rsidR="005B7819" w:rsidDel="005F4023" w:rsidRDefault="005B7819" w:rsidP="0056210B">
          <w:pPr>
            <w:pStyle w:val="TOC2"/>
            <w:jc w:val="left"/>
            <w:rPr>
              <w:del w:id="114" w:author="Yoav Ram" w:date="2016-01-31T14:29:00Z"/>
              <w:noProof/>
            </w:rPr>
          </w:pPr>
          <w:del w:id="115" w:author="Yoav Ram" w:date="2016-01-31T14:29:00Z">
            <w:r w:rsidRPr="005F4023" w:rsidDel="005F4023">
              <w:rPr>
                <w:noProof/>
                <w:rPrChange w:id="116" w:author="Yoav Ram" w:date="2016-01-31T14:29:00Z">
                  <w:rPr>
                    <w:rStyle w:val="Hyperlink"/>
                    <w:noProof/>
                  </w:rPr>
                </w:rPrChange>
              </w:rPr>
              <w:delText>Methods overview</w:delText>
            </w:r>
            <w:r w:rsidDel="005F4023">
              <w:rPr>
                <w:noProof/>
                <w:webHidden/>
              </w:rPr>
              <w:tab/>
              <w:delText>13</w:delText>
            </w:r>
          </w:del>
        </w:p>
        <w:p w:rsidR="005B7819" w:rsidDel="005F4023" w:rsidRDefault="005B7819" w:rsidP="0056210B">
          <w:pPr>
            <w:pStyle w:val="TOC3"/>
            <w:jc w:val="left"/>
            <w:rPr>
              <w:del w:id="117" w:author="Yoav Ram" w:date="2016-01-31T14:29:00Z"/>
              <w:noProof/>
            </w:rPr>
          </w:pPr>
          <w:del w:id="118" w:author="Yoav Ram" w:date="2016-01-31T14:29:00Z">
            <w:r w:rsidRPr="005F4023" w:rsidDel="005F4023">
              <w:rPr>
                <w:noProof/>
                <w:rPrChange w:id="119" w:author="Yoav Ram" w:date="2016-01-31T14:29:00Z">
                  <w:rPr>
                    <w:rStyle w:val="Hyperlink"/>
                    <w:noProof/>
                  </w:rPr>
                </w:rPrChange>
              </w:rPr>
              <w:delText>Individual-based simulations</w:delText>
            </w:r>
            <w:r w:rsidDel="005F4023">
              <w:rPr>
                <w:noProof/>
                <w:webHidden/>
              </w:rPr>
              <w:tab/>
              <w:delText>13</w:delText>
            </w:r>
          </w:del>
        </w:p>
        <w:p w:rsidR="005B7819" w:rsidDel="005F4023" w:rsidRDefault="005B7819" w:rsidP="0056210B">
          <w:pPr>
            <w:pStyle w:val="TOC3"/>
            <w:jc w:val="left"/>
            <w:rPr>
              <w:del w:id="120" w:author="Yoav Ram" w:date="2016-01-31T14:29:00Z"/>
              <w:noProof/>
            </w:rPr>
          </w:pPr>
          <w:del w:id="121" w:author="Yoav Ram" w:date="2016-01-31T14:29:00Z">
            <w:r w:rsidRPr="005F4023" w:rsidDel="005F4023">
              <w:rPr>
                <w:noProof/>
                <w:rPrChange w:id="122" w:author="Yoav Ram" w:date="2016-01-31T14:29:00Z">
                  <w:rPr>
                    <w:rStyle w:val="Hyperlink"/>
                    <w:noProof/>
                  </w:rPr>
                </w:rPrChange>
              </w:rPr>
              <w:delText>Wright-Fisher models</w:delText>
            </w:r>
            <w:r w:rsidDel="005F4023">
              <w:rPr>
                <w:noProof/>
                <w:webHidden/>
              </w:rPr>
              <w:tab/>
              <w:delText>13</w:delText>
            </w:r>
          </w:del>
        </w:p>
        <w:p w:rsidR="005B7819" w:rsidDel="005F4023" w:rsidRDefault="005B7819" w:rsidP="0056210B">
          <w:pPr>
            <w:pStyle w:val="TOC3"/>
            <w:jc w:val="left"/>
            <w:rPr>
              <w:del w:id="123" w:author="Yoav Ram" w:date="2016-01-31T14:29:00Z"/>
              <w:noProof/>
            </w:rPr>
          </w:pPr>
          <w:del w:id="124" w:author="Yoav Ram" w:date="2016-01-31T14:29:00Z">
            <w:r w:rsidRPr="005F4023" w:rsidDel="005F4023">
              <w:rPr>
                <w:noProof/>
                <w:rPrChange w:id="125" w:author="Yoav Ram" w:date="2016-01-31T14:29:00Z">
                  <w:rPr>
                    <w:rStyle w:val="Hyperlink"/>
                    <w:noProof/>
                  </w:rPr>
                </w:rPrChange>
              </w:rPr>
              <w:delText>Branching processes</w:delText>
            </w:r>
            <w:r w:rsidDel="005F4023">
              <w:rPr>
                <w:noProof/>
                <w:webHidden/>
              </w:rPr>
              <w:tab/>
              <w:delText>15</w:delText>
            </w:r>
          </w:del>
        </w:p>
        <w:p w:rsidR="005B7819" w:rsidDel="005F4023" w:rsidRDefault="005B7819" w:rsidP="0056210B">
          <w:pPr>
            <w:pStyle w:val="TOC3"/>
            <w:jc w:val="left"/>
            <w:rPr>
              <w:del w:id="126" w:author="Yoav Ram" w:date="2016-01-31T14:29:00Z"/>
              <w:noProof/>
            </w:rPr>
          </w:pPr>
          <w:del w:id="127" w:author="Yoav Ram" w:date="2016-01-31T14:29:00Z">
            <w:r w:rsidRPr="005F4023" w:rsidDel="005F4023">
              <w:rPr>
                <w:noProof/>
                <w:rPrChange w:id="128" w:author="Yoav Ram" w:date="2016-01-31T14:29:00Z">
                  <w:rPr>
                    <w:rStyle w:val="Hyperlink"/>
                    <w:noProof/>
                  </w:rPr>
                </w:rPrChange>
              </w:rPr>
              <w:delText>Probability theory</w:delText>
            </w:r>
            <w:r w:rsidDel="005F4023">
              <w:rPr>
                <w:noProof/>
                <w:webHidden/>
              </w:rPr>
              <w:tab/>
              <w:delText>15</w:delText>
            </w:r>
          </w:del>
        </w:p>
        <w:p w:rsidR="005B7819" w:rsidDel="005F4023" w:rsidRDefault="005B7819" w:rsidP="0056210B">
          <w:pPr>
            <w:pStyle w:val="TOC1"/>
            <w:jc w:val="left"/>
            <w:rPr>
              <w:del w:id="129" w:author="Yoav Ram" w:date="2016-01-31T14:29:00Z"/>
              <w:noProof/>
            </w:rPr>
          </w:pPr>
          <w:del w:id="130" w:author="Yoav Ram" w:date="2016-01-31T14:29:00Z">
            <w:r w:rsidRPr="005F4023" w:rsidDel="005F4023">
              <w:rPr>
                <w:noProof/>
                <w:rPrChange w:id="131" w:author="Yoav Ram" w:date="2016-01-31T14:29:00Z">
                  <w:rPr>
                    <w:rStyle w:val="Hyperlink"/>
                    <w:noProof/>
                  </w:rPr>
                </w:rPrChange>
              </w:rPr>
              <w:delText>Discussion</w:delText>
            </w:r>
            <w:r w:rsidDel="005F4023">
              <w:rPr>
                <w:noProof/>
                <w:webHidden/>
              </w:rPr>
              <w:tab/>
              <w:delText>16</w:delText>
            </w:r>
          </w:del>
        </w:p>
        <w:p w:rsidR="005B7819" w:rsidDel="005F4023" w:rsidRDefault="005B7819" w:rsidP="0056210B">
          <w:pPr>
            <w:pStyle w:val="TOC1"/>
            <w:jc w:val="left"/>
            <w:rPr>
              <w:del w:id="132" w:author="Yoav Ram" w:date="2016-01-31T14:29:00Z"/>
              <w:noProof/>
            </w:rPr>
          </w:pPr>
          <w:del w:id="133" w:author="Yoav Ram" w:date="2016-01-31T14:29:00Z">
            <w:r w:rsidRPr="005F4023" w:rsidDel="005F4023">
              <w:rPr>
                <w:noProof/>
                <w:rPrChange w:id="134" w:author="Yoav Ram" w:date="2016-01-31T14:29:00Z">
                  <w:rPr>
                    <w:rStyle w:val="Hyperlink"/>
                    <w:noProof/>
                  </w:rPr>
                </w:rPrChange>
              </w:rPr>
              <w:delText>References</w:delText>
            </w:r>
            <w:r w:rsidDel="005F4023">
              <w:rPr>
                <w:noProof/>
                <w:webHidden/>
              </w:rPr>
              <w:tab/>
              <w:delText>20</w:delText>
            </w:r>
          </w:del>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135" w:name="_Toc442014108"/>
      <w:r w:rsidRPr="009826AB">
        <w:lastRenderedPageBreak/>
        <w:t>Introduction</w:t>
      </w:r>
      <w:bookmarkEnd w:id="135"/>
    </w:p>
    <w:p w:rsidR="000841EA" w:rsidRPr="005A0117" w:rsidRDefault="000841EA" w:rsidP="005E24C3">
      <w:pPr>
        <w:pStyle w:val="Heading2"/>
      </w:pPr>
      <w:bookmarkStart w:id="136" w:name="_Toc442014109"/>
      <w:r w:rsidRPr="005A0117">
        <w:t xml:space="preserve">The evolution </w:t>
      </w:r>
      <w:r w:rsidR="00EC12F5">
        <w:t xml:space="preserve">of </w:t>
      </w:r>
      <w:r w:rsidRPr="005A0117">
        <w:t>the mutation rate</w:t>
      </w:r>
      <w:bookmarkEnd w:id="136"/>
    </w:p>
    <w:p w:rsidR="000841EA" w:rsidRPr="0064644A" w:rsidRDefault="000841EA" w:rsidP="00A167F3">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A167F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But how does selection affect mutator alleles? And how will</w:t>
      </w:r>
      <w:r w:rsidR="00A167F3">
        <w:t xml:space="preserve"> the</w:t>
      </w:r>
      <w:r w:rsidRPr="0064644A">
        <w:t xml:space="preserve"> other </w:t>
      </w:r>
      <w:r w:rsidR="00A167F3">
        <w:t xml:space="preserve">evolutionary </w:t>
      </w:r>
      <w:r w:rsidRPr="0064644A">
        <w:t>forces – mutation, recombination, and genetic drift – chang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150550">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47991">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rsidR="00A167F3">
        <w:fldChar w:fldCharType="separate"/>
      </w:r>
      <w:r w:rsidR="00A167F3" w:rsidRPr="00A167F3">
        <w:rPr>
          <w:noProof/>
        </w:rPr>
        <w:t>(Liberman and Feldman 1986)</w:t>
      </w:r>
      <w:r w:rsidR="00A167F3">
        <w:fldChar w:fldCharType="end"/>
      </w:r>
      <w:r w:rsidRPr="0064644A">
        <w:t>. In mal</w:t>
      </w:r>
      <w:ins w:id="137" w:author="Yoav Ram" w:date="2016-01-19T16:49:00Z">
        <w:r w:rsidR="00150550">
          <w:t>-</w:t>
        </w:r>
      </w:ins>
      <w:r w:rsidRPr="0064644A">
        <w:t xml:space="preserve">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A167F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w:t>
      </w:r>
      <w:del w:id="138" w:author="Yoav Ram" w:date="2016-01-19T16:53:00Z">
        <w:r w:rsidDel="00150550">
          <w:delText>Also,</w:delText>
        </w:r>
      </w:del>
      <w:del w:id="139" w:author="Yoav Ram" w:date="2016-01-19T16:52:00Z">
        <w:r w:rsidDel="00150550">
          <w:delText xml:space="preserve"> </w:delText>
        </w:r>
        <w:r w:rsidRPr="0064644A" w:rsidDel="00150550">
          <w:delText>populations with low mutation rates may suffer a greater substitutional load</w:delText>
        </w:r>
      </w:del>
      <w:del w:id="140" w:author="Yoav Ram" w:date="2016-01-19T10:29:00Z">
        <w:r w:rsidDel="009E6A65">
          <w:delText xml:space="preserve"> </w:delText>
        </w:r>
      </w:del>
      <w:del w:id="141" w:author="Yoav Ram" w:date="2016-01-19T10:28:00Z">
        <w:r w:rsidRPr="0064644A" w:rsidDel="009E6A65">
          <w:delText>than</w:delText>
        </w:r>
      </w:del>
      <w:del w:id="142" w:author="Yoav Ram" w:date="2016-01-19T10:27:00Z">
        <w:r w:rsidRPr="0064644A" w:rsidDel="009E6A65">
          <w:delText xml:space="preserve"> populations with high mutation rates</w:delText>
        </w:r>
      </w:del>
      <w:del w:id="143" w:author="Yoav Ram" w:date="2016-01-19T16:52:00Z">
        <w:r w:rsidDel="00150550">
          <w:delText xml:space="preserve">, </w:delText>
        </w:r>
      </w:del>
      <w:del w:id="144" w:author="Yoav Ram" w:date="2016-01-19T10:28:00Z">
        <w:r w:rsidDel="009E6A65">
          <w:delText xml:space="preserve">due to the elimination of unfit individuals from the population during </w:delText>
        </w:r>
        <w:r w:rsidR="00A167F3" w:rsidDel="009E6A65">
          <w:delText>a</w:delText>
        </w:r>
        <w:r w:rsidDel="009E6A65">
          <w:delText xml:space="preserve"> longer adaptation time </w:delText>
        </w:r>
      </w:del>
      <w:del w:id="145" w:author="Yoav Ram" w:date="2016-01-19T16:53:00Z">
        <w:r w:rsidRPr="0064644A" w:rsidDel="00150550">
          <w:fldChar w:fldCharType="begin" w:fldLock="1"/>
        </w:r>
        <w:r w:rsidR="008326D3" w:rsidDel="00150550">
          <w:del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id" : "ITEM-2", "itemData" : { "DOI" : "10.1038/hdy.1969.10", "ISSN" : "0018-067X", "author" : [ { "dropping-particle" : "", "family" : "Kimura", "given" : "Motoo", "non-dropping-particle" : "", "parse-names" : false, "suffix" : "" }, { "dropping-particle" : "", "family" : "Maruyama", "given" : "Takeo", "non-dropping-particle" : "", "parse-names" : false, "suffix" : "" } ], "container-title" : "Heredity", "id" : "ITEM-2", "issue" : "1", "issued" : { "date-parts" : [ [ "1969", "2" ] ] }, "page" : "101-114", "title" : "The substitutional load in a finite population", "type" : "article-journal", "volume" : "24" }, "uris" : [ "http://www.mendeley.com/documents/?uuid=20d0374b-b341-4475-9897-dd7601358053" ] } ], "mendeley" : { "formattedCitation" : "(Kimura 1967; Kimura and Maruyama 1969)", "plainTextFormattedCitation" : "(Kimura 1967; Kimura and Maruyama 1969)", "previouslyFormattedCitation" : "(Kimura 1967; Kimura and Maruyama 1969)" }, "properties" : { "noteIndex" : 0 }, "schema" : "https://github.com/citation-style-language/schema/raw/master/csl-citation.json" }</w:delInstrText>
        </w:r>
        <w:r w:rsidRPr="0064644A" w:rsidDel="00150550">
          <w:fldChar w:fldCharType="separate"/>
        </w:r>
        <w:r w:rsidRPr="00A2623B" w:rsidDel="00150550">
          <w:rPr>
            <w:noProof/>
          </w:rPr>
          <w:delText>(Kimura 1967; Kimura and Maruyama 1969)</w:delText>
        </w:r>
        <w:r w:rsidRPr="0064644A" w:rsidDel="00150550">
          <w:fldChar w:fldCharType="end"/>
        </w:r>
        <w:r w:rsidDel="00150550">
          <w:delText>.</w:delText>
        </w:r>
      </w:del>
    </w:p>
    <w:p w:rsidR="000841EA" w:rsidRDefault="000841EA" w:rsidP="00150550">
      <w:pPr>
        <w:jc w:val="left"/>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ins w:id="146" w:author="Yoav Ram" w:date="2016-01-19T16:54:00Z">
        <w:r w:rsidR="00150550">
          <w:t xml:space="preserve"> (respectively, the fitness cost due to </w:t>
        </w:r>
      </w:ins>
      <w:ins w:id="147" w:author="Yoav Ram" w:date="2016-01-19T16:55:00Z">
        <w:r w:rsidR="00150550">
          <w:t xml:space="preserve">the </w:t>
        </w:r>
      </w:ins>
      <w:ins w:id="148" w:author="Yoav Ram" w:date="2016-01-19T16:54:00Z">
        <w:r w:rsidR="00150550">
          <w:t>accumulat</w:t>
        </w:r>
      </w:ins>
      <w:ins w:id="149" w:author="Yoav Ram" w:date="2016-01-19T16:55:00Z">
        <w:r w:rsidR="00150550">
          <w:t>ion of</w:t>
        </w:r>
      </w:ins>
      <w:ins w:id="150" w:author="Yoav Ram" w:date="2016-01-19T16:54:00Z">
        <w:r w:rsidR="00150550">
          <w:t xml:space="preserve"> deleterious mutations and due to the elimination of </w:t>
        </w:r>
      </w:ins>
      <w:ins w:id="151" w:author="Yoav Ram" w:date="2016-01-19T16:55:00Z">
        <w:r w:rsidR="00150550">
          <w:t>mal-adapted individual</w:t>
        </w:r>
      </w:ins>
      <w:ins w:id="152" w:author="Yoav Ram" w:date="2016-01-19T16:54:00Z">
        <w:r w:rsidR="00150550">
          <w:t xml:space="preserve"> during the fixation of </w:t>
        </w:r>
      </w:ins>
      <w:ins w:id="153" w:author="Yoav Ram" w:date="2016-01-19T16:56:00Z">
        <w:r w:rsidR="00150550">
          <w:t xml:space="preserve">a </w:t>
        </w:r>
      </w:ins>
      <w:ins w:id="154" w:author="Yoav Ram" w:date="2016-01-19T16:55:00Z">
        <w:r w:rsidR="00150550">
          <w:t xml:space="preserve">well-adapted </w:t>
        </w:r>
      </w:ins>
      <w:ins w:id="155" w:author="Yoav Ram" w:date="2016-01-19T16:54:00Z">
        <w:r w:rsidR="00150550">
          <w:t>genotype)</w:t>
        </w:r>
      </w:ins>
      <w:r>
        <w:t>, and</w:t>
      </w:r>
      <w:r w:rsidRPr="0064644A">
        <w:t xml:space="preserve"> (ii) most mutations are deleterious, </w:t>
      </w:r>
      <w:r w:rsidR="00C47991">
        <w:t xml:space="preserve">and therefore </w:t>
      </w:r>
      <w:r w:rsidRPr="0064644A">
        <w:t xml:space="preserve">the mutation rate is at the lowest level permitted by physical and physiological constraints. Leigh </w:t>
      </w:r>
      <w:r w:rsidRPr="0064644A">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ins w:id="156" w:author="Yoav Ram" w:date="2016-01-19T16:57:00Z">
        <w:r w:rsidR="00150550">
          <w:t xml:space="preserve">standing </w:t>
        </w:r>
      </w:ins>
      <w:r>
        <w:t xml:space="preserve">variation they generate, which allows rapid adaptation to environmental changes. Also, </w:t>
      </w:r>
      <w:r w:rsidR="00C47991">
        <w:t>Leigh</w:t>
      </w:r>
      <w:r>
        <w:t xml:space="preserve"> found that </w:t>
      </w:r>
      <w:r w:rsidRPr="0064644A">
        <w:t>the optimal mutation rate</w:t>
      </w:r>
      <w:r>
        <w:t xml:space="preserve"> in asexual</w:t>
      </w:r>
      <w:ins w:id="157" w:author="Yoav Ram" w:date="2016-01-19T16:57:00Z">
        <w:r w:rsidR="00150550">
          <w:t xml:space="preserve"> population</w:t>
        </w:r>
      </w:ins>
      <w:r>
        <w:t>s</w:t>
      </w:r>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6303F4">
        <w:instrText>ADDIN CSL_CITATION { "citationItems" : [ { "id" : "ITEM-1",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1", "issue" : "1", "issued" : { "date-parts" : [ [ "1996" ] ] }, "page" : "1-9", "title" : "The inheritance of phenotypes: an adaptation to fluctuating environments.", "type" : "article-journal", "volume" : "181" }, "uris" : [ "http://www.mendeley.com/documents/?uuid=518c7324-41e0-4e48-ae94-b9bddc970201" ] } ], "mendeley" : { "formattedCitation" : "(Lachmann and Jablonka 1996)", "plainTextFormattedCitation" : "(Lachmann and Jablonka 1996)", "previouslyFormattedCitation" : "(Lachmann and Jablonka 1996)" }, "properties" : { "noteIndex" : 0 }, "schema" : "https://github.com/citation-style-language/schema/raw/master/csl-citation.json" }</w:instrText>
      </w:r>
      <w:r w:rsidR="00C47991">
        <w:fldChar w:fldCharType="separate"/>
      </w:r>
      <w:r w:rsidR="00C47991" w:rsidRPr="00C47991">
        <w:rPr>
          <w:noProof/>
        </w:rPr>
        <w:t>(Lachmann and Jablonka 1996)</w:t>
      </w:r>
      <w:r w:rsidR="00C47991">
        <w:fldChar w:fldCharType="end"/>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150550">
      <w:pPr>
        <w:jc w:val="left"/>
      </w:pPr>
      <w:r w:rsidRPr="0064644A">
        <w:lastRenderedPageBreak/>
        <w:t xml:space="preserve">More recently, Lynch </w:t>
      </w:r>
      <w:r w:rsidRPr="0064644A">
        <w:fldChar w:fldCharType="begin" w:fldLock="1"/>
      </w:r>
      <w:r w:rsidR="00A167F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C47991">
        <w:t xml:space="preserve">random </w:t>
      </w:r>
      <w:r w:rsidRPr="0064644A">
        <w:t>genetic drift rath</w:t>
      </w:r>
      <w:r>
        <w:t>e</w:t>
      </w:r>
      <w:r w:rsidR="00C47991">
        <w:t xml:space="preserve">r than by physical constraints: </w:t>
      </w:r>
      <w:r>
        <w:t xml:space="preserve">when the mutation rate is low enough, selection towards further decreases is too weak to overcome random sampling in small populations. </w:t>
      </w:r>
      <w:del w:id="158" w:author="Yoav Ram" w:date="2016-01-19T16:58:00Z">
        <w:r w:rsidDel="00150550">
          <w:delText>Moreover, Lynch suggested his hypothesis</w:delText>
        </w:r>
        <w:r w:rsidRPr="0064644A" w:rsidDel="00150550">
          <w:delText xml:space="preserve"> is </w:delText>
        </w:r>
        <w:r w:rsidDel="00150550">
          <w:delText xml:space="preserve">also </w:delText>
        </w:r>
        <w:r w:rsidRPr="0064644A" w:rsidDel="00150550">
          <w:delText>relevant to microbial species</w:delText>
        </w:r>
        <w:r w:rsidDel="00150550">
          <w:delText xml:space="preserve"> </w:delText>
        </w:r>
        <w:r w:rsidRPr="0064644A" w:rsidDel="00150550">
          <w:delText xml:space="preserve">experiencing </w:delText>
        </w:r>
        <w:r w:rsidRPr="006303F4" w:rsidDel="00150550">
          <w:rPr>
            <w:i/>
            <w:iCs/>
          </w:rPr>
          <w:delText>clonal interference</w:delText>
        </w:r>
        <w:r w:rsidDel="00150550">
          <w:delText xml:space="preserve"> </w:delText>
        </w:r>
        <w:r w:rsidR="006303F4" w:rsidDel="00150550">
          <w:delText>[</w:delText>
        </w:r>
        <w:r w:rsidDel="00150550">
          <w:delText>referring to the process in which several clones with different beneficial mutations interfere with each other, reducing</w:delText>
        </w:r>
        <w:r w:rsidRPr="0064644A" w:rsidDel="00150550">
          <w:delText xml:space="preserve"> their </w:delText>
        </w:r>
        <w:r w:rsidDel="00150550">
          <w:delText xml:space="preserve">effective </w:delText>
        </w:r>
        <w:r w:rsidRPr="0064644A" w:rsidDel="00150550">
          <w:delText xml:space="preserve">population sizes </w:delText>
        </w:r>
        <w:r w:rsidRPr="0064644A" w:rsidDel="00150550">
          <w:fldChar w:fldCharType="begin" w:fldLock="1"/>
        </w:r>
        <w:r w:rsidR="00A167F3" w:rsidDel="00150550">
          <w:del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formattedCitation" : "(Gerrish and Lenski 1998)", "plainTextFormattedCitation" : "(Gerrish and Lenski 1998)", "previouslyFormattedCitation" : "(Gerrish and Lenski 1998)" }, "properties" : { "noteIndex" : 0 }, "schema" : "https://github.com/citation-style-language/schema/raw/master/csl-citation.json" }</w:delInstrText>
        </w:r>
        <w:r w:rsidRPr="0064644A" w:rsidDel="00150550">
          <w:fldChar w:fldCharType="separate"/>
        </w:r>
        <w:r w:rsidRPr="00A2623B" w:rsidDel="00150550">
          <w:rPr>
            <w:noProof/>
          </w:rPr>
          <w:delText>(Gerrish and Lenski 1998)</w:delText>
        </w:r>
        <w:r w:rsidRPr="0064644A" w:rsidDel="00150550">
          <w:fldChar w:fldCharType="end"/>
        </w:r>
        <w:r w:rsidR="006303F4" w:rsidDel="00150550">
          <w:delText>]</w:delText>
        </w:r>
        <w:r w:rsidRPr="0064644A" w:rsidDel="00150550">
          <w:delText xml:space="preserve">. </w:delText>
        </w:r>
        <w:r w:rsidDel="00150550">
          <w:delText>A</w:delText>
        </w:r>
        <w:r w:rsidRPr="0064644A" w:rsidDel="00150550">
          <w:delText xml:space="preserve">lternatively, </w:delText>
        </w:r>
      </w:del>
      <w:del w:id="159" w:author="Yoav Ram" w:date="2016-01-19T10:30:00Z">
        <w:r w:rsidRPr="0064644A" w:rsidDel="009E6A65">
          <w:delText xml:space="preserve">Dawson </w:delText>
        </w:r>
        <w:r w:rsidRPr="0064644A" w:rsidDel="009E6A65">
          <w:fldChar w:fldCharType="begin" w:fldLock="1"/>
        </w:r>
        <w:r w:rsidR="00A167F3" w:rsidDel="009E6A65">
          <w:del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delInstrText>
        </w:r>
        <w:r w:rsidRPr="0064644A" w:rsidDel="009E6A65">
          <w:fldChar w:fldCharType="separate"/>
        </w:r>
        <w:r w:rsidRPr="00A2623B" w:rsidDel="009E6A65">
          <w:rPr>
            <w:noProof/>
          </w:rPr>
          <w:delText>(Dawson 1998; Sloan and Panjeti 2010)</w:delText>
        </w:r>
        <w:r w:rsidRPr="0064644A" w:rsidDel="009E6A65">
          <w:fldChar w:fldCharType="end"/>
        </w:r>
      </w:del>
      <w:del w:id="160" w:author="Yoav Ram" w:date="2016-01-19T16:58:00Z">
        <w:r w:rsidRPr="0064644A" w:rsidDel="00150550">
          <w:delText xml:space="preserve"> </w:delText>
        </w:r>
      </w:del>
      <w:ins w:id="161" w:author="Yoav Ram" w:date="2016-01-19T16:58:00Z">
        <w:r w:rsidR="00150550">
          <w:t>Other</w:t>
        </w:r>
      </w:ins>
      <w:ins w:id="162" w:author="Yoav Ram" w:date="2016-01-19T10:30:00Z">
        <w:r w:rsidR="009E6A65">
          <w:t xml:space="preserve"> authors </w:t>
        </w:r>
      </w:ins>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ins w:id="163" w:author="Yoav Ram" w:date="2016-01-19T10:30:00Z">
        <w:r w:rsidR="009E6A65" w:rsidRPr="0064644A">
          <w:fldChar w:fldCharType="begin" w:fldLock="1"/>
        </w:r>
        <w:r w:rsidR="009E6A65">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009E6A65" w:rsidRPr="0064644A">
          <w:fldChar w:fldCharType="separate"/>
        </w:r>
        <w:r w:rsidR="009E6A65" w:rsidRPr="00A2623B">
          <w:rPr>
            <w:noProof/>
          </w:rPr>
          <w:t>(Dawson 1998; Sloan and Panjeti 2010)</w:t>
        </w:r>
        <w:r w:rsidR="009E6A65" w:rsidRPr="0064644A">
          <w:fldChar w:fldCharType="end"/>
        </w:r>
      </w:ins>
      <w:del w:id="164" w:author="Yoav Ram" w:date="2016-01-19T10:30:00Z">
        <w:r w:rsidDel="009E6A65">
          <w:fldChar w:fldCharType="begin" w:fldLock="1"/>
        </w:r>
        <w:r w:rsidR="008326D3" w:rsidDel="009E6A65">
          <w:del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formattedCitation" : "(Sniegowski et al. 2000)", "plainTextFormattedCitation" : "(Sniegowski et al. 2000)", "previouslyFormattedCitation" : "(Sniegowski et al. 2000)" }, "properties" : { "noteIndex" : 0 }, "schema" : "https://github.com/citation-style-language/schema/raw/master/csl-citation.json" }</w:delInstrText>
        </w:r>
        <w:r w:rsidDel="009E6A65">
          <w:fldChar w:fldCharType="separate"/>
        </w:r>
        <w:r w:rsidRPr="003C0C5D" w:rsidDel="009E6A65">
          <w:rPr>
            <w:noProof/>
          </w:rPr>
          <w:delText>(Sniegowski et al. 2000)</w:delText>
        </w:r>
        <w:r w:rsidDel="009E6A65">
          <w:fldChar w:fldCharType="end"/>
        </w:r>
      </w:del>
      <w:r>
        <w:t>. This cost may be</w:t>
      </w:r>
      <w:r w:rsidRPr="0064644A">
        <w:t xml:space="preserve"> due to</w:t>
      </w:r>
      <w:r>
        <w:t xml:space="preserve"> a shortage</w:t>
      </w:r>
      <w:r w:rsidRPr="0064644A">
        <w:t xml:space="preserve"> </w:t>
      </w:r>
      <w:r>
        <w:t xml:space="preserve">in </w:t>
      </w:r>
      <w:r w:rsidRPr="0064644A">
        <w:t xml:space="preserve">resources and energy required to </w:t>
      </w:r>
      <w:r w:rsidR="006303F4">
        <w:t xml:space="preserve">proof and </w:t>
      </w:r>
      <w:r w:rsidRPr="0064644A">
        <w:t>repair</w:t>
      </w:r>
      <w:r w:rsidR="006303F4">
        <w:t xml:space="preserve"> replication errors</w:t>
      </w:r>
      <w:r w:rsidRPr="0064644A">
        <w:t xml:space="preserve">, or due to the reduced replication rate of higher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525ED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Dawson 1998)", "plainTextFormattedCitation" : "(Dawson 1998)", "previouslyFormattedCitation" : "(Dawson 1998)" }, "properties" : { "noteIndex" : 0 }, "schema" : "https://github.com/citation-style-language/schema/raw/master/csl-citation.json" }</w:instrText>
      </w:r>
      <w:r w:rsidR="006303F4">
        <w:fldChar w:fldCharType="separate"/>
      </w:r>
      <w:r w:rsidR="006303F4" w:rsidRPr="006303F4">
        <w:rPr>
          <w:noProof/>
        </w:rPr>
        <w:t>(Dawson 1998)</w:t>
      </w:r>
      <w:r w:rsidR="006303F4">
        <w:fldChar w:fldCharType="end"/>
      </w:r>
      <w:r>
        <w:t>.</w:t>
      </w:r>
      <w:r w:rsidRPr="0064644A">
        <w:t xml:space="preserve"> </w:t>
      </w:r>
    </w:p>
    <w:p w:rsidR="00786745" w:rsidRDefault="000841EA" w:rsidP="00786745">
      <w:pPr>
        <w:jc w:val="left"/>
        <w:rPr>
          <w:ins w:id="165" w:author="Yoav Ram" w:date="2016-01-19T17:00:00Z"/>
        </w:rPr>
      </w:pPr>
      <w:r>
        <w:t>To summarize, t</w:t>
      </w:r>
      <w:r w:rsidRPr="0064644A">
        <w:t>he evolution of the mutation rate depend</w:t>
      </w:r>
      <w:r>
        <w:t>s</w:t>
      </w:r>
      <w:r w:rsidRPr="0064644A">
        <w:t xml:space="preserve"> on a variety of population and environmental factors</w:t>
      </w:r>
      <w:r>
        <w:t xml:space="preserve"> </w:t>
      </w:r>
      <w:r w:rsidR="006303F4">
        <w:t>[</w:t>
      </w:r>
      <w:r>
        <w:t xml:space="preserve">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rsidR="006303F4">
        <w:t>]</w:t>
      </w:r>
      <w:ins w:id="166" w:author="Yoav Ram" w:date="2016-01-20T09:45:00Z">
        <w:r w:rsidR="00AF7FC2">
          <w:t xml:space="preserve"> (</w:t>
        </w:r>
        <w:r w:rsidR="00AF7FC2">
          <w:fldChar w:fldCharType="begin"/>
        </w:r>
        <w:r w:rsidR="00AF7FC2">
          <w:instrText xml:space="preserve"> REF _Ref441046420 \h </w:instrText>
        </w:r>
      </w:ins>
      <w:ins w:id="167" w:author="Yoav Ram" w:date="2016-01-20T09:45:00Z">
        <w:r w:rsidR="00AF7FC2">
          <w:fldChar w:fldCharType="separate"/>
        </w:r>
        <w:r w:rsidR="00AF7FC2" w:rsidRPr="00AF7FC2">
          <w:rPr>
            <w:b/>
            <w:bCs/>
          </w:rPr>
          <w:t xml:space="preserve">Figure </w:t>
        </w:r>
        <w:r w:rsidR="00AF7FC2" w:rsidRPr="00AF7FC2">
          <w:rPr>
            <w:b/>
            <w:bCs/>
            <w:noProof/>
          </w:rPr>
          <w:t>1</w:t>
        </w:r>
        <w:r w:rsidR="00AF7FC2">
          <w:fldChar w:fldCharType="end"/>
        </w:r>
        <w:r w:rsidR="00AF7FC2">
          <w:t>)</w:t>
        </w:r>
      </w:ins>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A167F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w:t>
      </w:r>
      <w:del w:id="168" w:author="Yoav Ram" w:date="2016-01-19T17:00:00Z">
        <w:r w:rsidDel="00786745">
          <w:delText xml:space="preserve"> Fifth,</w:delText>
        </w:r>
        <w:r w:rsidRPr="0064644A" w:rsidDel="00786745">
          <w:delText xml:space="preserve"> </w:delText>
        </w:r>
      </w:del>
      <w:moveToRangeStart w:id="169" w:author="Yoav Ram" w:date="2016-01-19T17:01:00Z" w:name="move440986239"/>
      <w:moveTo w:id="170" w:author="Yoav Ram" w:date="2016-01-19T17:01:00Z">
        <w:del w:id="171" w:author="Yoav Ram" w:date="2016-01-19T17:01:00Z">
          <w:r w:rsidR="00786745" w:rsidDel="00786745">
            <w:delText>Sixth</w:delText>
          </w:r>
        </w:del>
      </w:moveTo>
      <w:ins w:id="172" w:author="Yoav Ram" w:date="2016-01-19T17:01:00Z">
        <w:r w:rsidR="00786745">
          <w:t>Lastly</w:t>
        </w:r>
      </w:ins>
      <w:moveTo w:id="173" w:author="Yoav Ram" w:date="2016-01-19T17:01:00Z">
        <w:r w:rsidR="00786745" w:rsidRPr="0064644A">
          <w:t xml:space="preserve">, </w:t>
        </w:r>
        <w:r w:rsidR="00786745">
          <w:t>complex</w:t>
        </w:r>
        <w:r w:rsidR="00786745" w:rsidRPr="0064644A">
          <w:t xml:space="preserve"> fitness landscape </w:t>
        </w:r>
        <w:r w:rsidR="00786745" w:rsidRPr="0064644A">
          <w:fldChar w:fldCharType="begin" w:fldLock="1"/>
        </w:r>
        <w:r w:rsidR="00786745">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00786745" w:rsidRPr="0064644A">
          <w:fldChar w:fldCharType="separate"/>
        </w:r>
        <w:r w:rsidR="00786745" w:rsidRPr="00A2623B">
          <w:rPr>
            <w:noProof/>
          </w:rPr>
          <w:t>(Loewe 2009; Papp, Notebaart, and Pal 2011)</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786745">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00786745" w:rsidRPr="0064644A">
          <w:fldChar w:fldCharType="separate"/>
        </w:r>
        <w:r w:rsidR="00786745" w:rsidRPr="00A2623B">
          <w:rPr>
            <w:noProof/>
          </w:rPr>
          <w:t>(Pal et al. 2007)</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moveTo>
      <w:moveToRangeEnd w:id="169"/>
    </w:p>
    <w:p w:rsidR="000841EA" w:rsidRPr="0064644A" w:rsidDel="005F4023" w:rsidRDefault="000841EA" w:rsidP="00786745">
      <w:pPr>
        <w:jc w:val="left"/>
        <w:rPr>
          <w:del w:id="174" w:author="Yoav Ram" w:date="2016-01-31T14:21:00Z"/>
        </w:rPr>
      </w:pPr>
      <w:del w:id="175" w:author="Yoav Ram" w:date="2016-01-19T17:00:00Z">
        <w:r w:rsidRPr="0064644A" w:rsidDel="00786745">
          <w:lastRenderedPageBreak/>
          <w:delText>r</w:delText>
        </w:r>
      </w:del>
      <w:del w:id="176" w:author="Yoav Ram" w:date="2016-01-31T14:21:00Z">
        <w:r w:rsidRPr="0064644A" w:rsidDel="005F4023">
          <w:delText>ecombination</w:delText>
        </w:r>
        <w:r w:rsidDel="005F4023">
          <w:delText xml:space="preserve"> influences the mutation rate in several ways: i) it</w:delText>
        </w:r>
        <w:r w:rsidRPr="0064644A" w:rsidDel="005F4023">
          <w:delText xml:space="preserve"> alters the </w:delText>
        </w:r>
        <w:r w:rsidDel="005F4023">
          <w:delText xml:space="preserve">direction and </w:delText>
        </w:r>
        <w:r w:rsidRPr="0064644A" w:rsidDel="005F4023">
          <w:delText>magnitude of indirect selection</w:delText>
        </w:r>
        <w:r w:rsidDel="005F4023">
          <w:delText xml:space="preserve"> on mutator alleles</w:delText>
        </w:r>
        <w:r w:rsidRPr="0064644A" w:rsidDel="005F4023">
          <w:delText xml:space="preserve"> by breaking the association </w:delText>
        </w:r>
        <w:r w:rsidDel="005F4023">
          <w:delText>between</w:delText>
        </w:r>
        <w:r w:rsidRPr="0064644A" w:rsidDel="005F4023">
          <w:delText xml:space="preserve"> </w:delText>
        </w:r>
        <w:r w:rsidR="006303F4" w:rsidDel="005F4023">
          <w:delText xml:space="preserve">mutator </w:delText>
        </w:r>
        <w:r w:rsidDel="005F4023">
          <w:delText>alleles and</w:delText>
        </w:r>
        <w:r w:rsidRPr="0064644A" w:rsidDel="005F4023">
          <w:delText xml:space="preserve"> the mutations they generate</w:delText>
        </w:r>
        <w:r w:rsidDel="005F4023">
          <w:delText>, ii) it</w:delText>
        </w:r>
        <w:r w:rsidRPr="0064644A" w:rsidDel="005F4023">
          <w:delText xml:space="preserve"> </w:delText>
        </w:r>
        <w:r w:rsidR="006303F4" w:rsidDel="005F4023">
          <w:delText xml:space="preserve">increases </w:delText>
        </w:r>
        <w:r w:rsidRPr="0064644A" w:rsidDel="005F4023">
          <w:delText xml:space="preserve">the effective population size by reducing </w:delText>
        </w:r>
        <w:r w:rsidRPr="006303F4" w:rsidDel="005F4023">
          <w:rPr>
            <w:i/>
            <w:iCs/>
          </w:rPr>
          <w:delText>clonal interference</w:delText>
        </w:r>
        <w:r w:rsidRPr="0064644A" w:rsidDel="005F4023">
          <w:delText xml:space="preserve"> </w:delText>
        </w:r>
        <w:r w:rsidRPr="0064644A" w:rsidDel="005F4023">
          <w:fldChar w:fldCharType="begin" w:fldLock="1"/>
        </w:r>
        <w:r w:rsidR="008326D3" w:rsidDel="005F4023">
          <w:del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formattedCitation" : "(Martens and Hallatschek 2011)", "plainTextFormattedCitation" : "(Martens and Hallatschek 2011)", "previouslyFormattedCitation" : "(Martens and Hallatschek 2011)" }, "properties" : { "noteIndex" : 0 }, "schema" : "https://github.com/citation-style-language/schema/raw/master/csl-citation.json" }</w:delInstrText>
        </w:r>
        <w:r w:rsidRPr="0064644A" w:rsidDel="005F4023">
          <w:fldChar w:fldCharType="separate"/>
        </w:r>
        <w:r w:rsidRPr="00A2623B" w:rsidDel="005F4023">
          <w:rPr>
            <w:noProof/>
          </w:rPr>
          <w:delText>(Martens and Hallatschek 2011)</w:delText>
        </w:r>
        <w:r w:rsidRPr="0064644A" w:rsidDel="005F4023">
          <w:fldChar w:fldCharType="end"/>
        </w:r>
        <w:r w:rsidRPr="0064644A" w:rsidDel="005F4023">
          <w:delText>, thereby changing the balance between drift and selection</w:delText>
        </w:r>
        <w:r w:rsidDel="005F4023">
          <w:delText xml:space="preserve">, and iii) it combines different beneficial mutations in the same </w:delText>
        </w:r>
        <w:r w:rsidR="006303F4" w:rsidDel="005F4023">
          <w:delText>genotype</w:delText>
        </w:r>
        <w:r w:rsidDel="005F4023">
          <w:delText>, thereby accelerating the rate of adaptation and reducing the need for mutations</w:delText>
        </w:r>
        <w:r w:rsidR="006303F4" w:rsidDel="005F4023">
          <w:delText xml:space="preserve"> – this is known as the</w:delText>
        </w:r>
        <w:r w:rsidDel="005F4023">
          <w:delText xml:space="preserve"> </w:delText>
        </w:r>
        <w:r w:rsidRPr="006303F4" w:rsidDel="005F4023">
          <w:rPr>
            <w:i/>
            <w:iCs/>
          </w:rPr>
          <w:delText>Fisher-Muller effect</w:delText>
        </w:r>
        <w:r w:rsidDel="005F4023">
          <w:delText xml:space="preserve"> </w:delText>
        </w:r>
        <w:r w:rsidDel="005F4023">
          <w:fldChar w:fldCharType="begin" w:fldLock="1"/>
        </w:r>
        <w:r w:rsidR="00A167F3" w:rsidDel="005F4023">
          <w:del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amp;quot;our analysis will focus on two-locus models where single-mutant types are neutral or weakly favored&amp;quot;", "page" : "199-215", "title" : "Waiting with and without recombination: the time to production of a double mutant.", "type" : "article-journal", "volume" : "53" }, "uris" : [ "http://www.mendeley.com/documents/?uuid=c644c077-80a1-4af2-87f7-dfc85480d47d" ] } ], "mendeley" : { "formattedCitation" : "(Christiansen et al. 1998)", "plainTextFormattedCitation" : "(Christiansen et al. 1998)", "previouslyFormattedCitation" : "(Christiansen et al. 1998)" }, "properties" : { "noteIndex" : 0 }, "schema" : "https://github.com/citation-style-language/schema/raw/master/csl-citation.json" }</w:delInstrText>
        </w:r>
        <w:r w:rsidDel="005F4023">
          <w:fldChar w:fldCharType="separate"/>
        </w:r>
        <w:r w:rsidRPr="00CB77E7" w:rsidDel="005F4023">
          <w:rPr>
            <w:noProof/>
          </w:rPr>
          <w:delText>(Christiansen et al. 1998)</w:delText>
        </w:r>
        <w:r w:rsidDel="005F4023">
          <w:fldChar w:fldCharType="end"/>
        </w:r>
        <w:r w:rsidRPr="0064644A" w:rsidDel="005F4023">
          <w:delText xml:space="preserve">. </w:delText>
        </w:r>
      </w:del>
      <w:moveFromRangeStart w:id="177" w:author="Yoav Ram" w:date="2016-01-19T17:01:00Z" w:name="move440986239"/>
      <w:moveFrom w:id="178" w:author="Yoav Ram" w:date="2016-01-19T17:01:00Z">
        <w:del w:id="179" w:author="Yoav Ram" w:date="2016-01-31T14:21:00Z">
          <w:r w:rsidDel="005F4023">
            <w:delText>Sixth</w:delText>
          </w:r>
          <w:r w:rsidRPr="0064644A" w:rsidDel="005F4023">
            <w:delText xml:space="preserve">, </w:delText>
          </w:r>
          <w:r w:rsidDel="005F4023">
            <w:delText>complex</w:delText>
          </w:r>
          <w:r w:rsidRPr="0064644A" w:rsidDel="005F4023">
            <w:delText xml:space="preserve"> fitness landscape </w:delText>
          </w:r>
          <w:r w:rsidRPr="0064644A" w:rsidDel="005F4023">
            <w:fldChar w:fldCharType="begin" w:fldLock="1"/>
          </w:r>
          <w:r w:rsidR="008326D3" w:rsidDel="005F4023">
            <w:del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delInstrText>
          </w:r>
          <w:r w:rsidRPr="0064644A" w:rsidDel="005F4023">
            <w:fldChar w:fldCharType="separate"/>
          </w:r>
          <w:r w:rsidRPr="00A2623B" w:rsidDel="005F4023">
            <w:rPr>
              <w:noProof/>
            </w:rPr>
            <w:delText>(Loewe 2009; Papp, Notebaart, and Pal 2011)</w:delText>
          </w:r>
          <w:r w:rsidRPr="0064644A" w:rsidDel="005F4023">
            <w:fldChar w:fldCharType="end"/>
          </w:r>
          <w:r w:rsidRPr="0064644A" w:rsidDel="005F4023">
            <w:delText xml:space="preserve"> and </w:delText>
          </w:r>
          <w:r w:rsidDel="005F4023">
            <w:delText>co-</w:delText>
          </w:r>
          <w:r w:rsidRPr="0064644A" w:rsidDel="005F4023">
            <w:delText>evolution</w:delText>
          </w:r>
          <w:r w:rsidDel="005F4023">
            <w:delText xml:space="preserve"> of different species </w:delText>
          </w:r>
          <w:r w:rsidRPr="0064644A" w:rsidDel="005F4023">
            <w:fldChar w:fldCharType="begin" w:fldLock="1"/>
          </w:r>
          <w:r w:rsidR="008326D3" w:rsidDel="005F4023">
            <w:del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delInstrText>
          </w:r>
          <w:r w:rsidRPr="0064644A" w:rsidDel="005F4023">
            <w:fldChar w:fldCharType="separate"/>
          </w:r>
          <w:r w:rsidRPr="00A2623B" w:rsidDel="005F4023">
            <w:rPr>
              <w:noProof/>
            </w:rPr>
            <w:delText>(Pal et al. 2007)</w:delText>
          </w:r>
          <w:r w:rsidRPr="0064644A" w:rsidDel="005F4023">
            <w:fldChar w:fldCharType="end"/>
          </w:r>
          <w:r w:rsidRPr="0064644A" w:rsidDel="005F4023">
            <w:delText xml:space="preserve"> </w:delText>
          </w:r>
          <w:r w:rsidR="008F38D3" w:rsidDel="005F4023">
            <w:delText>can</w:delText>
          </w:r>
          <w:r w:rsidRPr="0064644A" w:rsidDel="005F4023">
            <w:delText xml:space="preserve"> have an important role in determining the evolutionary fate of mutator alleles.</w:delText>
          </w:r>
        </w:del>
      </w:moveFrom>
      <w:moveFromRangeEnd w:id="177"/>
    </w:p>
    <w:bookmarkStart w:id="180" w:name="_Ref321400021"/>
    <w:p w:rsidR="00AF7FC2" w:rsidRDefault="005F4023">
      <w:pPr>
        <w:keepNext/>
        <w:rPr>
          <w:ins w:id="181" w:author="Yoav Ram" w:date="2016-01-20T09:43:00Z"/>
        </w:rPr>
        <w:pPrChange w:id="182" w:author="Yoav Ram" w:date="2016-01-20T09:43:00Z">
          <w:pPr/>
        </w:pPrChange>
      </w:pPr>
      <w:ins w:id="183" w:author="Yoav Ram" w:date="2016-01-19T17:06:00Z">
        <w:r w:rsidRPr="00093F54">
          <w:object w:dxaOrig="4975" w:dyaOrig="37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5pt;height:134.2pt" o:ole="">
              <v:imagedata r:id="rId12" o:title=""/>
            </v:shape>
            <o:OLEObject Type="Embed" ProgID="PowerPoint.Slide.12" ShapeID="_x0000_i1025" DrawAspect="Content" ObjectID="_1515755949" r:id="rId13"/>
          </w:object>
        </w:r>
      </w:ins>
    </w:p>
    <w:p w:rsidR="00786745" w:rsidRPr="005F4023" w:rsidRDefault="00AF7FC2" w:rsidP="005F4023">
      <w:pPr>
        <w:pStyle w:val="Caption"/>
        <w:rPr>
          <w:ins w:id="184" w:author="Yoav Ram" w:date="2016-01-19T17:05:00Z"/>
          <w:color w:val="auto"/>
          <w:rPrChange w:id="185" w:author="Yoav Ram" w:date="2016-01-31T14:23:00Z">
            <w:rPr>
              <w:ins w:id="186" w:author="Yoav Ram" w:date="2016-01-19T17:05:00Z"/>
              <w:color w:val="4F81BD" w:themeColor="accent1"/>
              <w:sz w:val="18"/>
              <w:szCs w:val="18"/>
            </w:rPr>
          </w:rPrChange>
        </w:rPr>
        <w:pPrChange w:id="187" w:author="Yoav Ram" w:date="2016-01-31T14:22:00Z">
          <w:pPr/>
        </w:pPrChange>
      </w:pPr>
      <w:bookmarkStart w:id="188" w:name="_Ref441046420"/>
      <w:proofErr w:type="gramStart"/>
      <w:ins w:id="189" w:author="Yoav Ram" w:date="2016-01-20T09:43:00Z">
        <w:r w:rsidRPr="005F4023">
          <w:rPr>
            <w:color w:val="auto"/>
            <w:rPrChange w:id="190" w:author="Yoav Ram" w:date="2016-01-31T14:23:00Z">
              <w:rPr/>
            </w:rPrChange>
          </w:rPr>
          <w:t xml:space="preserve">Figure </w:t>
        </w:r>
        <w:r w:rsidRPr="005F4023">
          <w:rPr>
            <w:color w:val="auto"/>
            <w:rPrChange w:id="191" w:author="Yoav Ram" w:date="2016-01-31T14:23:00Z">
              <w:rPr>
                <w:color w:val="4F81BD" w:themeColor="accent1"/>
                <w:sz w:val="18"/>
                <w:szCs w:val="18"/>
              </w:rPr>
            </w:rPrChange>
          </w:rPr>
          <w:fldChar w:fldCharType="begin"/>
        </w:r>
        <w:r w:rsidRPr="005F4023">
          <w:rPr>
            <w:color w:val="auto"/>
            <w:rPrChange w:id="192" w:author="Yoav Ram" w:date="2016-01-31T14:23:00Z">
              <w:rPr/>
            </w:rPrChange>
          </w:rPr>
          <w:instrText xml:space="preserve"> SEQ Figure \* ARABIC </w:instrText>
        </w:r>
      </w:ins>
      <w:r w:rsidRPr="005F4023">
        <w:rPr>
          <w:color w:val="auto"/>
          <w:rPrChange w:id="193" w:author="Yoav Ram" w:date="2016-01-31T14:23:00Z">
            <w:rPr/>
          </w:rPrChange>
        </w:rPr>
        <w:fldChar w:fldCharType="separate"/>
      </w:r>
      <w:ins w:id="194" w:author="Yoav Ram" w:date="2016-01-20T09:43:00Z">
        <w:r w:rsidRPr="005F4023">
          <w:rPr>
            <w:noProof/>
            <w:color w:val="auto"/>
            <w:rPrChange w:id="195" w:author="Yoav Ram" w:date="2016-01-31T14:23:00Z">
              <w:rPr>
                <w:noProof/>
              </w:rPr>
            </w:rPrChange>
          </w:rPr>
          <w:t>1</w:t>
        </w:r>
        <w:r w:rsidRPr="005F4023">
          <w:rPr>
            <w:color w:val="auto"/>
            <w:rPrChange w:id="196" w:author="Yoav Ram" w:date="2016-01-31T14:23:00Z">
              <w:rPr/>
            </w:rPrChange>
          </w:rPr>
          <w:fldChar w:fldCharType="end"/>
        </w:r>
      </w:ins>
      <w:bookmarkEnd w:id="188"/>
      <w:ins w:id="197" w:author="Yoav Ram" w:date="2016-01-19T17:05:00Z">
        <w:r w:rsidR="00786745" w:rsidRPr="005F4023">
          <w:rPr>
            <w:color w:val="auto"/>
            <w:rPrChange w:id="198" w:author="Yoav Ram" w:date="2016-01-31T14:23:00Z">
              <w:rPr>
                <w:b/>
                <w:bCs/>
              </w:rPr>
            </w:rPrChange>
          </w:rPr>
          <w:t>.</w:t>
        </w:r>
        <w:proofErr w:type="gramEnd"/>
        <w:r w:rsidR="00786745" w:rsidRPr="005F4023">
          <w:rPr>
            <w:color w:val="auto"/>
            <w:rPrChange w:id="199" w:author="Yoav Ram" w:date="2016-01-31T14:23:00Z">
              <w:rPr>
                <w:b/>
                <w:bCs/>
              </w:rPr>
            </w:rPrChange>
          </w:rPr>
          <w:t xml:space="preserve"> </w:t>
        </w:r>
      </w:ins>
      <w:ins w:id="200" w:author="Yoav Ram" w:date="2016-01-20T09:43:00Z">
        <w:r w:rsidRPr="005F4023">
          <w:rPr>
            <w:color w:val="auto"/>
            <w:rPrChange w:id="201" w:author="Yoav Ram" w:date="2016-01-31T14:23:00Z">
              <w:rPr/>
            </w:rPrChange>
          </w:rPr>
          <w:t xml:space="preserve">Evolutionary </w:t>
        </w:r>
      </w:ins>
      <w:ins w:id="202" w:author="Yoav Ram" w:date="2016-01-19T17:05:00Z">
        <w:r w:rsidR="00786745" w:rsidRPr="005F4023">
          <w:rPr>
            <w:color w:val="auto"/>
            <w:rPrChange w:id="203" w:author="Yoav Ram" w:date="2016-01-31T14:23:00Z">
              <w:rPr/>
            </w:rPrChange>
          </w:rPr>
          <w:t xml:space="preserve">forces involved in the evolution of </w:t>
        </w:r>
      </w:ins>
      <w:ins w:id="204" w:author="Yoav Ram" w:date="2016-01-19T17:06:00Z">
        <w:r w:rsidR="00786745" w:rsidRPr="005F4023">
          <w:rPr>
            <w:color w:val="auto"/>
            <w:rPrChange w:id="205" w:author="Yoav Ram" w:date="2016-01-31T14:23:00Z">
              <w:rPr/>
            </w:rPrChange>
          </w:rPr>
          <w:t>mutator alleles</w:t>
        </w:r>
      </w:ins>
      <w:ins w:id="206" w:author="Yoav Ram" w:date="2016-01-19T17:05:00Z">
        <w:r w:rsidR="00786745" w:rsidRPr="005F4023">
          <w:rPr>
            <w:color w:val="auto"/>
            <w:rPrChange w:id="207" w:author="Yoav Ram" w:date="2016-01-31T14:23:00Z">
              <w:rPr/>
            </w:rPrChange>
          </w:rPr>
          <w:t>.</w:t>
        </w:r>
        <w:r w:rsidR="00786745" w:rsidRPr="005F4023">
          <w:rPr>
            <w:b w:val="0"/>
            <w:bCs w:val="0"/>
            <w:color w:val="auto"/>
            <w:rPrChange w:id="208" w:author="Yoav Ram" w:date="2016-01-31T14:23:00Z">
              <w:rPr>
                <w:b/>
                <w:bCs/>
              </w:rPr>
            </w:rPrChange>
          </w:rPr>
          <w:t xml:space="preserve"> If we consider the optimal mutation rate rather than </w:t>
        </w:r>
      </w:ins>
      <w:ins w:id="209" w:author="Yoav Ram" w:date="2016-01-19T17:06:00Z">
        <w:r w:rsidR="00786745" w:rsidRPr="005F4023">
          <w:rPr>
            <w:b w:val="0"/>
            <w:bCs w:val="0"/>
            <w:i/>
            <w:iCs/>
            <w:color w:val="auto"/>
            <w:rPrChange w:id="210" w:author="Yoav Ram" w:date="2016-01-31T14:23:00Z">
              <w:rPr>
                <w:b/>
                <w:bCs/>
                <w:i/>
                <w:iCs/>
              </w:rPr>
            </w:rPrChange>
          </w:rPr>
          <w:t>adaptability</w:t>
        </w:r>
      </w:ins>
      <w:ins w:id="211" w:author="Yoav Ram" w:date="2016-01-19T17:05:00Z">
        <w:r w:rsidR="00786745" w:rsidRPr="005F4023">
          <w:rPr>
            <w:b w:val="0"/>
            <w:bCs w:val="0"/>
            <w:color w:val="auto"/>
            <w:rPrChange w:id="212" w:author="Yoav Ram" w:date="2016-01-31T14:23:00Z">
              <w:rPr>
                <w:b/>
                <w:bCs/>
              </w:rPr>
            </w:rPrChange>
          </w:rPr>
          <w:t>, drift is not considered.</w:t>
        </w:r>
      </w:ins>
    </w:p>
    <w:p w:rsidR="00786745" w:rsidRPr="00AF7FC2" w:rsidRDefault="00786745">
      <w:pPr>
        <w:jc w:val="both"/>
        <w:rPr>
          <w:ins w:id="213" w:author="Yoav Ram" w:date="2016-01-19T17:02:00Z"/>
        </w:rPr>
        <w:pPrChange w:id="214" w:author="Yoav Ram" w:date="2016-01-19T17:07:00Z">
          <w:pPr>
            <w:pStyle w:val="Heading2"/>
          </w:pPr>
        </w:pPrChange>
      </w:pPr>
    </w:p>
    <w:p w:rsidR="000841EA" w:rsidRPr="0064644A" w:rsidRDefault="000841EA" w:rsidP="005E24C3">
      <w:pPr>
        <w:pStyle w:val="Heading2"/>
      </w:pPr>
      <w:bookmarkStart w:id="215" w:name="_Toc442014110"/>
      <w:r w:rsidRPr="0064644A">
        <w:t xml:space="preserve">Stress-induced </w:t>
      </w:r>
      <w:bookmarkEnd w:id="180"/>
      <w:r w:rsidR="008326D3">
        <w:t>mutagenesis</w:t>
      </w:r>
      <w:bookmarkEnd w:id="215"/>
    </w:p>
    <w:p w:rsidR="000841EA" w:rsidRPr="0064644A" w:rsidRDefault="000841EA" w:rsidP="006619CC">
      <w:pPr>
        <w:jc w:val="left"/>
      </w:pPr>
      <w:del w:id="216" w:author="Yoav Ram" w:date="2016-01-19T17:09:00Z">
        <w:r w:rsidRPr="006C04DE" w:rsidDel="006619CC">
          <w:delText>In an influential paper</w:delText>
        </w:r>
        <w:r w:rsidRPr="0064644A" w:rsidDel="006619CC">
          <w:delText>, Cairns and co</w:delText>
        </w:r>
        <w:r w:rsidR="008326D3" w:rsidDel="006619CC">
          <w:delText>lleagues</w:delText>
        </w:r>
        <w:r w:rsidRPr="0064644A" w:rsidDel="006619CC">
          <w:delText xml:space="preserve"> </w:delText>
        </w:r>
        <w:r w:rsidRPr="0064644A" w:rsidDel="006619CC">
          <w:fldChar w:fldCharType="begin" w:fldLock="1"/>
        </w:r>
        <w:r w:rsidR="008326D3" w:rsidDel="006619CC">
          <w:del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formattedCitation" : "(Cairns, Overbaugh, and Miller 1988)", "plainTextFormattedCitation" : "(Cairns, Overbaugh, and Miller 1988)", "previouslyFormattedCitation" : "(Cairns, Overbaugh, and Miller 1988)" }, "properties" : { "noteIndex" : 0 }, "schema" : "https://github.com/citation-style-language/schema/raw/master/csl-citation.json" }</w:delInstrText>
        </w:r>
        <w:r w:rsidRPr="0064644A" w:rsidDel="006619CC">
          <w:fldChar w:fldCharType="separate"/>
        </w:r>
        <w:r w:rsidRPr="00A2623B" w:rsidDel="006619CC">
          <w:rPr>
            <w:noProof/>
          </w:rPr>
          <w:delText>(Cairns, Overbaugh, and Miller 1988)</w:delText>
        </w:r>
        <w:r w:rsidRPr="0064644A" w:rsidDel="006619CC">
          <w:fldChar w:fldCharType="end"/>
        </w:r>
        <w:r w:rsidRPr="0064644A" w:rsidDel="006619CC">
          <w:delText xml:space="preserve"> suggested that </w:delText>
        </w:r>
        <w:r w:rsidDel="006619CC">
          <w:rPr>
            <w:i/>
            <w:iCs/>
          </w:rPr>
          <w:delText>"</w:delText>
        </w:r>
        <w:r w:rsidRPr="0064644A" w:rsidDel="006619CC">
          <w:rPr>
            <w:i/>
            <w:iCs/>
          </w:rPr>
          <w:delText>cells may have mechanisms for choosing which mutations will occur</w:delText>
        </w:r>
        <w:r w:rsidDel="006619CC">
          <w:rPr>
            <w:i/>
            <w:iCs/>
          </w:rPr>
          <w:delText>"</w:delText>
        </w:r>
        <w:r w:rsidRPr="0064644A" w:rsidDel="006619CC">
          <w:delText xml:space="preserve">. This idea </w:delText>
        </w:r>
        <w:r w:rsidR="008326D3" w:rsidDel="006619CC">
          <w:delText>was controversial in the</w:delText>
        </w:r>
        <w:r w:rsidRPr="0064644A" w:rsidDel="006619CC">
          <w:delText xml:space="preserve"> genetics and evolution</w:delText>
        </w:r>
        <w:r w:rsidDel="006619CC">
          <w:delText xml:space="preserve">ary biology communities </w:delText>
        </w:r>
        <w:r w:rsidDel="006619CC">
          <w:fldChar w:fldCharType="begin" w:fldLock="1"/>
        </w:r>
        <w:r w:rsidR="001B0743" w:rsidDel="006619CC">
          <w:delInstrText>ADDIN CSL_CITATION { "citationItems" : [ { "id" : "ITEM-1", "itemData" : { "DOI" : "10.1038/337123b0", "ISSN" : "0028-0836", "PMID" : "2643054", "author" : [ { "dropping-particle" : "", "family" : "Lenski", "given" : "Richard E.", "non-dropping-particle" : "", "parse-names" : false, "suffix" : "" }, { "dropping-particle" : "", "family" : "Slatkin", "given" : "Montgomery", "non-dropping-particle" : "", "parse-names" : false, "suffix" : "" }, { "dropping-particle" : "", "family" : "Ayala", "given" : "Fransisco J.", "non-dropping-particle" : "", "parse-names" : false, "suffix" : "" } ], "container-title" : "Nature", "id" : "ITEM-1", "issue" : "6203", "issued" : { "date-parts" : [ [ "1989", "1", "12" ] ] }, "page" : "123-4", "title" : "Another alternative to directed mutation.", "type" : "article-journal", "volume" : "337" }, "uris" : [ "http://www.mendeley.com/documents/?uuid=0975c2d7-30f0-4749-8b72-0a5a2b6be74b" ] }, { "id" : "ITEM-2", "itemData" : { "DOI" : "10.1126/science.7618089", "ISSN" : "0036-8075", "author" : [ { "dropping-particle" : "", "family" : "Lenski", "given" : "Richard E.", "non-dropping-particle" : "", "parse-names" : false, "suffix" : "" }, { "dropping-particle" : "", "family" : "Sniegowski", "given" : "Paul D.", "non-dropping-particle" : "", "parse-names" : false, "suffix" : "" } ], "container-title" : "Science", "id" : "ITEM-2", "issue" : "5222", "issued" : { "date-parts" : [ [ "1995", "7" ] ] }, "page" : "285-288", "publisher" : "AAAS", "title" : "\"Adaptive mutation\": the debate goes on", "type" : "article-journal", "volume" : "269" }, "uris" : [ "http://www.mendeley.com/documents/?uuid=cfac2e2f-9065-4a9f-ab48-dda2de6b0ca3" ] }, { "id" : "ITEM-3",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3",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Lenski, Slatkin, and Ayala 1989; Lenski and Sniegowski 1995b; Roth et al. 2006)", "plainTextFormattedCitation" : "(Lenski, Slatkin, and Ayala 1989; Lenski and Sniegowski 1995b; Roth et al. 2006)", "previouslyFormattedCitation" : "(Lenski, Slatkin, and Ayala 1989; Lenski and Sniegowski 1995b; Roth et al. 2006)" }, "properties" : { "noteIndex" : 0 }, "schema" : "https://github.com/citation-style-language/schema/raw/master/csl-citation.json" }</w:delInstrText>
        </w:r>
        <w:r w:rsidDel="006619CC">
          <w:fldChar w:fldCharType="separate"/>
        </w:r>
        <w:r w:rsidR="00924809" w:rsidRPr="00924809" w:rsidDel="006619CC">
          <w:rPr>
            <w:noProof/>
          </w:rPr>
          <w:delText>(Lenski, Slatkin, and Ayala 1989; Lenski and Sniegowski 1995b; Roth et al. 2006)</w:delText>
        </w:r>
        <w:r w:rsidDel="006619CC">
          <w:fldChar w:fldCharType="end"/>
        </w:r>
        <w:r w:rsidRPr="0064644A" w:rsidDel="006619CC">
          <w:delText xml:space="preserve">, and for the next 10 years the </w:delText>
        </w:r>
        <w:r w:rsidR="008326D3" w:rsidRPr="008326D3" w:rsidDel="006619CC">
          <w:rPr>
            <w:i/>
            <w:iCs/>
          </w:rPr>
          <w:delText>adaptive mutation hypothesis</w:delText>
        </w:r>
        <w:r w:rsidDel="006619CC">
          <w:delText xml:space="preserve"> was a major controversy and the subject of numerous publications </w:delText>
        </w:r>
        <w:r w:rsidRPr="0064644A" w:rsidDel="006619CC">
          <w:fldChar w:fldCharType="begin" w:fldLock="1"/>
        </w:r>
        <w:r w:rsidR="001F2A1B" w:rsidDel="006619CC">
          <w:delInstrText>ADDIN CSL_CITATION { "citationItems" : [ { "id" : "ITEM-1", "itemData" : { "ISSN" : "0016-6731", "PMID" : "2227388", "abstract" : "Recent reports have called into question the widespread belief \"that mutations arise continuously and without any consideration for their utility\" (in the words of J. Cairns) and have suggested that some mutations (which Cairns called \"directed\" mutations) may occur as specific responses to environmental challenges, i.e., they may occur more often when advantageous than when neutral. In this paper it is shown that point mutations in the trp operon reverted to trp+ more frequently under conditions of prolonged tryptophan deprivation when the reversions were advantageous, than in the presence of tryptophan when the reversions were neutral. The overall mutation rate, as determined from the rates of mutation to valine resistance and to constitutive expression of the lac operon, did not increase during tryptophan starvation. The trp reversion rate did not increase when the cells were starved for cysteine for a similar period, indicating that the increased reversion rate was specific to conditions where the reversions were advantageous. Two artifactual explanations for the observations, delayed growth of some preexisting revertants and cryptic growth by some cells at the expense of dying cells within aged colonies, were tested and rejected as unlikely. The trp+ reversions that occurred while trp- colonies aged in the absence of tryptophan were shown to be time-dependent rather than replication-dependent, and it is suggested that they occur by mechanisms different from those that have been studied in growing cells. A heuristic model for the molecular basis of such mutations is proposed and evidence consistent with that model is discussed. It is suggested that the results in this and previous studies can be explained on the basis of underlying random mechanisms that act during prolonged periods of physiological stress, and that \"directed\" mutations are not necessarily the basis of those observations.", "author" : [ { "dropping-particle" : "", "family" : "Hall", "given" : "Barry G.", "non-dropping-particle" : "", "parse-names" : false, "suffix" : "" } ], "container-title" : "Genetics", "id" : "ITEM-1", "issue" : "1", "issued" : { "date-parts" : [ [ "1990", "9" ] ] }, "note" : "* empirical evidence for  adaptive mutation in trp in E coli\n* hypothetical model for subpopulation of SIM", "page" : "5-16", "title" : "Spontaneous point mutations that occur more often when advantageous than when neutral.", "type" : "article-journal", "volume" : "126" }, "uris" : [ "http://www.mendeley.com/documents/?uuid=a8cfe8d8-b47e-4859-b2f8-fd73fb83696c" ] }, { "id" : "ITEM-2", "itemData" : { "ISSN" : "0737-4038", "PMID" : "8170359", "abstract" : "Selection-induced mutations are nonrandom mutations that occur as specific and direct responses to environmental challenge. Examples of selection-induced mutations have been reported both in bacteria and in yeast. I previously showed (Hall 1988) that excisions of the mobile genetic element IS150 from within bglF are selection induced and argued that they occurred because they were potentially advantageous under the selective conditions employed. Mittler and Lenski (Mittler and Lenski 1992) have argued that such excisions are not selection induced but that they occur randomly in nondividing cells. Here I provide further evidence that IS150 excisions are induced by selection and that the excisions are immediately, rather than only potentially, advantageous to the cell. I also provide evidence that excisions, which Mittler and Lenski claim occur randomly in saturated broth cultures, actually occur after samples from those cultures are plated onto selective medium.", "author" : [ { "dropping-particle" : "", "family" : "Hall", "given" : "Barry G.", "non-dropping-particle" : "", "parse-names" : false, "suffix" : "" } ], "container-title" : "Molecular biology and evolution", "id" : "ITEM-2", "issue" : "2", "issued" : { "date-parts" : [ [ "1994", "3" ] ] }, "page" : "159-68", "title" : "On alternatives to selection-induced mutation in the Bgl operon of Escherichia coli.", "type" : "article-journal", "volume" : "11" }, "uris" : [ "http://www.mendeley.com/documents/?uuid=f79f6157-17ff-40de-8f5b-c1d2bec15f34" ] }, { "id" : "ITEM-3", "itemData" : { "ISSN" : "0021-9193", "PMID" : "1548222", "author" : [ { "dropping-particle" : "", "family" : "Foster", "given" : "Patricia L.", "non-dropping-particle" : "", "parse-names" : false, "suffix" : "" } ], "container-title" : "Journal of bacteriology", "id" : "ITEM-3", "issue" : "6", "issued" : { "date-parts" : [ [ "1992", "3" ] ] }, "note" : "- review of directed mutation in 92\n- ", "page" : "1711-6", "title" : "Directed mutation: between unicorns and goats.", "type" : "article-journal", "volume" : "174" }, "uris" : [ "http://www.mendeley.com/documents/?uuid=0a405a5c-04a0-4f61-9766-8ff8a52d405c" ] }, { "id" : "ITEM-4", "itemData" : { "DOI" : "10.1146/annurev.mi.47.100193.002343", "ISSN" : "0066-4227", "PMID" : "8257106", "abstract" : "When populations of microorganisms are subjected to certain nonlethal selections, useful mutants arise among the nongrowing cells whereas useless mutants do not. This phenomenon, known as adaptive, directed, or selection-induced mutation, challenges the long-held belief that mutations only arise at random and without regard for utility. In recent years a growing number of studies have examined adaptive mutation in both bacteria and yeast. Although conflicts and controversies remain, the weight of the evidence indicates that adaptive mutation cannot be explained by trivial artifacts and that nondividing cells accumulate mutations in the absence of genomic replication. Because this process tends to produce only useful mutations, the cells appear to have a mechanism for preventing useless genetic changes from occurring or for eliminating them after they occur. The model that most readily explains the evidence is that cells under stress produce genetic variants continuously and at random, but these variants are immortalized as mutations only if they allow the cell to grow.", "author" : [ { "dropping-particle" : "", "family" : "Foster", "given" : "Patricia L.", "non-dropping-particle" : "", "parse-names" : false, "suffix" : "" } ], "container-title" : "Annual review of microbiology", "id" : "ITEM-4", "issued" : { "date-parts" : [ [ "1993", "1" ] ] }, "page" : "467-504", "title" : "Adaptive mutation: the uses of adversity.", "type" : "article-journal", "volume" : "47" }, "uris" : [ "http://www.mendeley.com/documents/?uuid=d325ceff-ef23-45d0-996c-ab13e44b398c" ] }, { "id" : "ITEM-5", "itemData" : { "DOI" : "10.1146/annurev.genet.33.1.57.MECHANISMS", "abstract" : "A decade of research on adaptive mutation has revealed a plethora of mutagenic mechanisms that may be important in evolution. The DNA synthesis associated with recombination could be an important source of spontaneous mutation in cells that are not proliferating. The movement of insertion elements can be responsive to environmental conditions. Insertion elements not only activate and inactivate genes, they also provide sequence homology that allows large-scale genomic rearrangements. Some conjugative plasmids can recombine with their host\u2019s chromosome, and may acquire chromosomal genes that could then spread through the population and even to other species. Finally, a subpopulation of transient hypermutators could be a source of multiple variant alleles, providing a mechanism for rapid evolution under adverse conditions.", "author" : [ { "dropping-particle" : "", "family" : "Foster", "given" : "Patricia L.", "non-dropping-particle" : "", "parse-names" : false, "suffix" : "" } ], "container-title" : "Annual review of genetics", "id" : "ITEM-5", "issued" : { "date-parts" : [ [ "1999" ] ] }, "note" : "From Duplicate 2 ( \n\nMechanisms of stationary phase mutation: a decade of adaptive mutation\n\n- Foster, Patricia L. )\n\n\n\n\nFrom Duplicate 1 ( \n\n\nMechanisms of stationary phase mutation: a decade of adaptive mutation\n\n\n- Foster, Patricia L. )\n\n\n\n\n\n\n\n\nFrom Duplicate 2 ( \n\n\nMechanisms of stationary phase mutation: a decade of adaptive mutation\n\n\n- Foster, Patricia L. )\n\n", "page" : "57", "publisher" : "NIH Public Access", "title" : "Mechanisms of stationary phase mutation: a decade of adaptive mutation", "type" : "article-journal", "volume" : "33" }, "uris" : [ "http://www.mendeley.com/documents/?uuid=72734108-3e94-4e31-a701-135fba5f4cc9" ] }, { "id" : "ITEM-6", "itemData" : { "DOI" : "10.1038/356446a0", "ISSN" : "0028-0836", "PMID" : "1557128", "abstract" : "The directed mutation hypothesis suggests that some mutations occur more often when selectively advantageous than when neutral or disadvantageous, challenging the principle that the selective value of a mutation does not affect the rate of its occurrence. Mutations in the bgl operon of Escherichia coli have been reported to be a case of directed mutation. E. coli K12 strains chi342LD cannot grow on salicin but derivatives with two mutations in the bgl operon, an excision of IS150 (formally called IS103) from bglF and a point mutation or insertion in bflR, grow rapidly on this sugar. When chi342LD is grown on a medium containing salicin, bglF excision mutants accumulate to a frequency of greater than 1%, even though these mutants are reportedly unable to grown on salicin, and Sal+ double mutants subsequently attain a high frequency. Comparable accumulations of excision mutants and Sal+ double mutants are not observed in the absence of salicin. As salicin is not mutagenic, it has been suggested that excision mutations in bglF might serve only to create the potential for a secondary selectively advantageous mutation. We show here, however, that these double mutants can be accounted for by spontaneous mutation to intermediate genotypes in non-growing populations, coupled with slow growth of some of these intermediates on salicin, which enables their populations to reach a size where secondary mutations allowing rapid growth on salicin become common.", "author" : [ { "dropping-particle" : "", "family" : "Mittler", "given" : "John E.", "non-dropping-particle" : "", "parse-names" : false, "suffix" : "" }, { "dropping-particle" : "", "family" : "Lenski", "given" : "Richard E.", "non-dropping-particle" : "", "parse-names" : false, "suffix" : "" } ], "container-title" : "Nature", "id" : "ITEM-6", "issue" : "6368", "issued" : { "date-parts" : [ [ "1992", "4" ] ] }, "language" : "en", "note" : "famous for Starting the &amp;quot;adaptive mutation&amp;quot; debate", "page" : "446-8", "publisher" : "Nature Publishing Group", "title" : "Experimental evidence for an alternative to directed mutation in the bgl operon.", "type" : "article-journal", "volume" : "356" }, "uris" : [ "http://www.mendeley.com/documents/?uuid=ee669db8-ea29-4827-9022-8277ca77a211" ] }, { "id" : "ITEM-7", "itemData" : { "DOI" : "10.1006/meth.1999.0901", "ISSN" : "1046-2023", "PMID" : "10610800", "abstract" : "When properly determined, spontaneous mutation rates are a more accurate and biologically meaningful reflection of underlying mutagenic mechanisms than are mutant frequencies. Because bacteria grow exponentially and mutations arise stochastically, methods to estimate mutation rates depend on theoretical models that describe the distribution of mutant numbers among parallel cultures, as in the original Luria-Delbr]uck fluctuation analysis. An accurate determination of mutation rate depends on understanding the strengths and limitations of these methods, and how to design fluctuation assays to optimize a given method. In this paper we describe a number of methods to estimate mutation rates, give brief accounts of their derivations, and discuss how they behave under various experimental conditions.", "author" : [ { "dropping-particle" : "", "family" : "Rosche", "given" : "William A.", "non-dropping-particle" : "", "parse-names" : false, "suffix" : "" }, { "dropping-particle" : "", "family" : "Foster", "given" : "Patricia L.", "non-dropping-particle" : "", "parse-names" : false, "suffix" : "" } ], "container-title" : "Methods (San Diego, Calif.)", "id" : "ITEM-7", "issue" : "1", "issued" : { "date-parts" : [ [ "2000", "1" ] ] }, "page" : "4-17", "title" : "Determining mutation rates in bacterial populations.", "type" : "article-journal", "volume" : "20" }, "uris" : [ "http://www.mendeley.com/documents/?uuid=921c8e7d-331a-44bd-ae8a-66c8a69f747a" ] }, { "id" : "ITEM-8", "itemData" : { "ISSN" : "0016-6731", "PMID" : "9560375", "abstract" : "Major advances in understanding the molecular mechanism of recombination-dependent stationary-phase mutation in Escherichia coli occurred this past year. These advances are reviewed here, and we also present new evidence that the mutagenic state responsible is transient. We find that most stationary-phase mutants do not possess a heritable stationary-phase mutator phenotype, although a small proportion of heritable mutators was found previously. We outline similarities between this well-studied system and several recent examples of adaptive evolution associated with heritable mutator phenotype in a similarly small proportion of survivors of selection in nature and in the lab. We suggest the following: (1) Transient mutator states may also be a predominant source of adaptive mutations in these latter systems, the heritable mutators being a minority (Rosenberg 1997); (2) heritable mutators may sometimes be a product of, rather than the cause of, hypermutation that gives rise to adaptive mutations.", "author" : [ { "dropping-particle" : "", "family" : "Rosenberg", "given" : "Susan M.", "non-dropping-particle" : "", "parse-names" : false, "suffix" : "" }, { "dropping-particle" : "", "family" : "Thulin", "given" : "Carl", "non-dropping-particle" : "", "parse-names" : false, "suffix" : "" }, { "dropping-particle" : "", "family" : "Harris", "given" : "Reuben S.", "non-dropping-particle" : "", "parse-names" : false, "suffix" : "" } ], "container-title" : "Genetics", "id" : "ITEM-8", "issue" : "4", "issued" : { "date-parts" : [ [ "1998", "4" ] ] }, "note" : "-SLAM\n-", "page" : "1559-66", "title" : "Transient and heritable mutators in adaptive evolution in the lab and in nature.", "type" : "article-journal", "volume" : "148" }, "uris" : [ "http://www.mendeley.com/documents/?uuid=65b5c014-1335-477c-ac25-c781d4caa97c" ] }, { "id" : "ITEM-9", "itemData" : { "DOI" : "10.1073/pnas.86.8.2775", "ISSN" : "0027-8424", "PMID" : "2704747", "abstract" : "Bacterial populations have served as model systems for studying evolutionary processes ever since the classic experiments of Luria and Delbruck, which demonstrated the occurrence of mutations prior to selection for the traits they conferred. However, several authors have recently presented experiments suggesting that bacteria may have mechanisms for directing which mutations occur, such that the rate of adaptive mutations is enhanced. Before the hypothesis of directed mutation is accepted, it is imperative to consider alternative hypotheses that might account for the same observations. To this end, we expand upon existing mathematical theory of the dynamics of mutation and selection in clonal populations for two cases of particular interest. The first case concerns selection against mutants before plating; this selection occurs as the result of differences in growth rate between mutants and nonmutants. We demonstrate that this selection model gives rise to distributions of mutants, obtained by plating from sister cultures, that are very similar to those expected when some mutations are induced by the selective environment. The second case concerns the sequential incorporation of two mutations as the result of selection for an intermediate genotype after plating. We demonstrate that this two-step mutation model also yields distributions that are similar to those expected when some mutations are induced by the selective environment. These two cases therefore provide alternatives to the hypothesis of directed mutation. We suggest experiments that might be used to examine our alternative hypotheses. We also contrast the hypothesis of directed mutation with the notion of inheritance of acquired characteristics.", "author" : [ { "dropping-particle" : "", "family" : "Lenski", "given" : "Richard E.", "non-dropping-particle" : "", "parse-names" : false, "suffix" : "" } ], "container-title" : "Proceedings of the National Academy of Sciences", "id" : "ITEM-9", "issue" : "8", "issued" : { "date-parts" : [ [ "1989", "4" ] ] }, "page" : "2775-2778", "title" : "Mutation and Selection in Bacterial Populations: Alternatives to the Hypothesis of Directed Mutation", "type" : "article-journal", "volume" : "86" }, "uris" : [ "http://www.mendeley.com/documents/?uuid=86e67d58-7e79-436c-b3e3-8beba8ad7c55" ] }, { "id" : "ITEM-10",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0", "issue" : "1", "issued" : { "date-parts" : [ [ "1995", "11" ] ] }, "page" : "553-578", "title" : "Mutation and Adaptation: The Directed Mutation Controversy in Evolutionary Perspective", "type" : "article-journal", "volume" : "26" }, "uris" : [ "http://www.mendeley.com/documents/?uuid=0006f271-e5ab-4ddf-acc2-10e7cfed684a" ] } ], "mendeley" : { "formattedCitation" : "(Hall 1990; Hall 1994; Foster 1992; Foster 1993; Foster 1999; Mittler and Lenski 1992; Rosche and Foster 2000; Rosenberg, Thulin, and Harris 1998; Lenski 1989; Sniegowski and Lenski 1995)", "plainTextFormattedCitation" : "(Hall 1990; Hall 1994; Foster 1992; Foster 1993; Foster 1999; Mittler and Lenski 1992; Rosche and Foster 2000; Rosenberg, Thulin, and Harris 1998; Lenski 1989; Sniegowski and Lenski 1995)", "previouslyFormattedCitation" : "(Hall 1990; Hall 1994; Foster 1992; Foster 1993; Foster 1999; Mittler and Lenski 1992; Rosche and Foster 2000; Rosenberg, Thulin, and Harris 1998; Lenski 1989; Sniegowski and Lenski 1995)" }, "properties" : { "noteIndex" : 0 }, "schema" : "https://github.com/citation-style-language/schema/raw/master/csl-citation.json" }</w:delInstrText>
        </w:r>
        <w:r w:rsidRPr="0064644A" w:rsidDel="006619CC">
          <w:fldChar w:fldCharType="separate"/>
        </w:r>
        <w:r w:rsidRPr="00711EFD" w:rsidDel="006619CC">
          <w:rPr>
            <w:noProof/>
          </w:rPr>
          <w:delText>(Hall 1990; Hall 1994; Foster 1992; Foster 1993; Foster 1999; Mittler and Lenski 1992; Rosche and Foster 2000; Rosenberg, Thulin, and Harris 1998; Lenski 1989; Sniegowski and Lenski 1995)</w:delText>
        </w:r>
        <w:r w:rsidRPr="0064644A" w:rsidDel="006619CC">
          <w:fldChar w:fldCharType="end"/>
        </w:r>
        <w:r w:rsidRPr="0064644A" w:rsidDel="006619CC">
          <w:delText xml:space="preserve">. </w:delText>
        </w:r>
      </w:del>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del w:id="217" w:author="Yoav Ram" w:date="2016-01-19T17:09:00Z">
        <w:r w:rsidRPr="0064644A" w:rsidDel="006619CC">
          <w:rPr>
            <w:i/>
            <w:iCs/>
          </w:rPr>
          <w:delText>, and that sometimes this essentially random process can appear to be directed</w:delText>
        </w:r>
      </w:del>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w:t>
      </w:r>
      <w:del w:id="218" w:author="Yoav Ram" w:date="2016-01-19T17:10:00Z">
        <w:r w:rsidDel="006619CC">
          <w:delText>R</w:delText>
        </w:r>
        <w:r w:rsidRPr="0064644A" w:rsidDel="006619CC">
          <w:delText>ecent r</w:delText>
        </w:r>
      </w:del>
      <w:ins w:id="219" w:author="Yoav Ram" w:date="2016-01-19T17:10:00Z">
        <w:r w:rsidR="006619CC">
          <w:t>R</w:t>
        </w:r>
      </w:ins>
      <w:r w:rsidRPr="0064644A">
        <w:t xml:space="preserve">esearch </w:t>
      </w:r>
      <w:del w:id="220" w:author="Yoav Ram" w:date="2016-01-19T17:10:00Z">
        <w:r w:rsidRPr="0064644A" w:rsidDel="006619CC">
          <w:delText xml:space="preserve">on </w:delText>
        </w:r>
      </w:del>
      <w:ins w:id="221" w:author="Yoav Ram" w:date="2016-01-19T17:10:00Z">
        <w:r w:rsidR="006619CC">
          <w:t>with</w:t>
        </w:r>
        <w:r w:rsidR="006619CC" w:rsidRPr="0064644A">
          <w:t xml:space="preserve"> </w:t>
        </w:r>
      </w:ins>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860C44">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860C4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A167F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594FAE">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Sharp and Agrawal 2012)", "plainTextFormattedCitation" : "(Sharp and Agrawal 2012)", "previouslyFormattedCitation" : "(Sharp and Agrawal 2012)" }, "properties" : { "noteIndex" : 0 }, "schema" : "https://github.com/citation-style-language/schema/raw/master/csl-citation.json" }</w:instrText>
      </w:r>
      <w:r w:rsidRPr="0064644A">
        <w:fldChar w:fldCharType="separate"/>
      </w:r>
      <w:r w:rsidR="006619CC" w:rsidRPr="006619CC">
        <w:rPr>
          <w:noProof/>
        </w:rPr>
        <w:t>(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d Ouyang 2009)</w:t>
      </w:r>
      <w:r w:rsidRPr="0064644A">
        <w:fldChar w:fldCharType="end"/>
      </w:r>
      <w:r w:rsidRPr="0064644A">
        <w:t>.</w:t>
      </w:r>
    </w:p>
    <w:p w:rsidR="000841EA" w:rsidRDefault="008326D3" w:rsidP="005E449E">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adaptive hypothese</w:t>
      </w:r>
      <w:r w:rsidRPr="0064644A">
        <w:t>s</w:t>
      </w:r>
      <w:r w:rsidR="000841EA" w:rsidRPr="0064644A">
        <w:t xml:space="preserve"> and </w:t>
      </w:r>
      <w:r>
        <w:t>non-adaptive hypotheses</w:t>
      </w:r>
      <w:r w:rsidR="000841EA" w:rsidRPr="0064644A">
        <w:t xml:space="preserve"> </w:t>
      </w:r>
      <w:r w:rsidR="000841EA" w:rsidRPr="0064644A">
        <w:fldChar w:fldCharType="begin" w:fldLock="1"/>
      </w:r>
      <w:r w:rsidR="00A167F3">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 xml:space="preserve">is an inevitable by-product of stress that is caused by lack of energy and resources needed to maintain replication fidelity </w:t>
      </w:r>
      <w:r w:rsidR="000841EA" w:rsidRPr="0064644A">
        <w:lastRenderedPageBreak/>
        <w:t>or by some other causes</w:t>
      </w:r>
      <w:r w:rsidR="000841EA">
        <w:t>, such as random genetic drift</w:t>
      </w:r>
      <w:r w:rsidR="005E449E">
        <w:t xml:space="preserve"> </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A167F3">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w:t>
      </w:r>
      <w:ins w:id="222" w:author="Yoav Ram" w:date="2016-01-19T10:31:00Z">
        <w:r w:rsidR="001F2A1B">
          <w:t>, until now,</w:t>
        </w:r>
      </w:ins>
      <w:r w:rsidR="000841EA" w:rsidRPr="0064644A">
        <w:t xml:space="preserve">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0841EA" w:rsidRDefault="000841EA" w:rsidP="006619CC">
      <w:pPr>
        <w:jc w:val="left"/>
      </w:pPr>
      <w:del w:id="223" w:author="Yoav Ram" w:date="2016-01-19T10:31:00Z">
        <w:r w:rsidRPr="0064644A" w:rsidDel="001F2A1B">
          <w:delText>th</w:delText>
        </w:r>
        <w:r w:rsidDel="001F2A1B">
          <w:delText xml:space="preserve">e </w:delText>
        </w:r>
      </w:del>
      <w:ins w:id="224" w:author="Yoav Ram" w:date="2016-01-19T10:31:00Z">
        <w:r w:rsidR="001F2A1B">
          <w:t>T</w:t>
        </w:r>
        <w:r w:rsidR="001F2A1B" w:rsidRPr="0064644A">
          <w:t>h</w:t>
        </w:r>
        <w:r w:rsidR="001F2A1B">
          <w:t xml:space="preserve">e </w:t>
        </w:r>
      </w:ins>
      <w:r>
        <w:t>consequences of</w:t>
      </w:r>
      <w:r w:rsidRPr="0064644A">
        <w:t xml:space="preserve"> </w:t>
      </w:r>
      <w:r>
        <w:t xml:space="preserve">stress-induced </w:t>
      </w:r>
      <w:r w:rsidR="005E449E">
        <w:t>m</w:t>
      </w:r>
      <w:r w:rsidR="000D1C20">
        <w:t>uta</w:t>
      </w:r>
      <w:r w:rsidR="005E449E">
        <w:t>genesis</w:t>
      </w:r>
      <w:r>
        <w:t xml:space="preserve"> are largely unknown</w:t>
      </w:r>
      <w:r w:rsidRPr="0064644A">
        <w:t xml:space="preserve">. Agrawal </w:t>
      </w:r>
      <w:r w:rsidRPr="0064644A">
        <w:fldChar w:fldCharType="begin" w:fldLock="1"/>
      </w:r>
      <w:r w:rsidR="00A167F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Pr="0064644A">
        <w:fldChar w:fldCharType="separate"/>
      </w:r>
      <w:r w:rsidRPr="0064644A">
        <w:rPr>
          <w:noProof/>
        </w:rPr>
        <w:t>(2002)</w:t>
      </w:r>
      <w:r w:rsidRPr="0064644A">
        <w:fldChar w:fldCharType="end"/>
      </w:r>
      <w:r w:rsidRPr="0064644A">
        <w:t xml:space="preserve"> studied a model of fitness-dependent mutation rates</w:t>
      </w:r>
      <w:r>
        <w:t xml:space="preserve"> (FDMR)</w:t>
      </w:r>
      <w:r w:rsidRPr="0064644A">
        <w:t xml:space="preserve"> in an infinite population</w:t>
      </w:r>
      <w:r>
        <w:t xml:space="preserve"> and showed that FDMR increases the two</w:t>
      </w:r>
      <w:ins w:id="225" w:author="Yoav Ram" w:date="2016-01-19T17:13:00Z">
        <w:r w:rsidR="006619CC">
          <w:t>-</w:t>
        </w:r>
      </w:ins>
      <w:r>
        <w:t>fold cost of sex. His</w:t>
      </w:r>
      <w:r w:rsidRPr="0064644A">
        <w:t xml:space="preserve"> model was later extended for finite populations </w:t>
      </w:r>
      <w:r w:rsidRPr="0064644A">
        <w:fldChar w:fldCharType="begin" w:fldLock="1"/>
      </w:r>
      <w:r w:rsidR="00A167F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Pr="0064644A">
        <w:fldChar w:fldCharType="separate"/>
      </w:r>
      <w:r w:rsidRPr="00A2623B">
        <w:rPr>
          <w:noProof/>
        </w:rPr>
        <w:t>(Shaw and Baer 2011)</w:t>
      </w:r>
      <w:r w:rsidRPr="0064644A">
        <w:fldChar w:fldCharType="end"/>
      </w:r>
      <w:r>
        <w:t xml:space="preserve">, in which the correlation between the mutation rate and fitness was shown to slow or stop </w:t>
      </w:r>
      <w:r w:rsidRPr="006619CC">
        <w:rPr>
          <w:i/>
          <w:iCs/>
          <w:rPrChange w:id="226" w:author="Yoav Ram" w:date="2016-01-19T17:13:00Z">
            <w:rPr/>
          </w:rPrChange>
        </w:rPr>
        <w:t>Muller's Ratchet</w:t>
      </w:r>
      <w:r>
        <w:t xml:space="preserve"> </w:t>
      </w:r>
      <w:r>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fldChar w:fldCharType="separate"/>
      </w:r>
      <w:r w:rsidRPr="00596915">
        <w:rPr>
          <w:noProof/>
        </w:rPr>
        <w:t>(Haigh 1978)</w:t>
      </w:r>
      <w:r>
        <w:fldChar w:fldCharType="end"/>
      </w:r>
      <w:r>
        <w:t xml:space="preserve">, thus  helping </w:t>
      </w:r>
      <w:r w:rsidR="000D1C20">
        <w:t xml:space="preserve">to </w:t>
      </w:r>
      <w:r>
        <w:t>explain how asexual populations cope with deleterious mutations to avoid mutational meltdown. Other outcomes of a plastic mutation rate could span a variety of evolutionary, epidemiological, and ecological scenarios</w:t>
      </w:r>
      <w:r w:rsidRPr="0064644A">
        <w:t xml:space="preserve">: the evolution of drug-resistance in bacteria </w:t>
      </w:r>
      <w:r w:rsidRPr="0064644A">
        <w:fldChar w:fldCharType="begin" w:fldLock="1"/>
      </w:r>
      <w:r w:rsidR="006619CC">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Cirz and Romesberg 2006; Obolski and Hadany 2012)", "plainTextFormattedCitation" : "(Cirz and Romesberg 2006; Obolski and Hadany 2012)", "previouslyFormattedCitation" : "(Cirz and Romesberg 2006; Obolski and Hadany 2012)" }, "properties" : { "noteIndex" : 0 }, "schema" : "https://github.com/citation-style-language/schema/raw/master/csl-citation.json" }</w:instrText>
      </w:r>
      <w:r w:rsidRPr="0064644A">
        <w:fldChar w:fldCharType="separate"/>
      </w:r>
      <w:r w:rsidR="001F2A1B" w:rsidRPr="001F2A1B">
        <w:rPr>
          <w:noProof/>
        </w:rPr>
        <w:t>(Cirz and Romesberg 2006; Obolski and Hadany 2012)</w:t>
      </w:r>
      <w:r w:rsidRPr="0064644A">
        <w:fldChar w:fldCharType="end"/>
      </w:r>
      <w:r w:rsidRPr="0064644A">
        <w:t xml:space="preserve">, the evolution of cancer cells and the emergence of chemotherapeutic-resistance </w:t>
      </w:r>
      <w:r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Pr="0064644A">
        <w:fldChar w:fldCharType="separate"/>
      </w:r>
      <w:r w:rsidRPr="00A2623B">
        <w:rPr>
          <w:noProof/>
        </w:rPr>
        <w:t>(Huang et al. 2007; Bristow and Hill 2008; Ruan, Song, and Ouyang 2009)</w:t>
      </w:r>
      <w:r w:rsidRPr="0064644A">
        <w:fldChar w:fldCharType="end"/>
      </w:r>
      <w:r w:rsidRPr="0064644A">
        <w:t xml:space="preserve">, </w:t>
      </w:r>
      <w:r>
        <w:t>t</w:t>
      </w:r>
      <w:r w:rsidRPr="0064644A">
        <w:t xml:space="preserve">he evolution of pesticide resistance in commercial crops </w:t>
      </w:r>
      <w:r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Pr="0064644A">
        <w:fldChar w:fldCharType="separate"/>
      </w:r>
      <w:r w:rsidRPr="00A2623B">
        <w:rPr>
          <w:noProof/>
        </w:rPr>
        <w:t>(Gressel 2011)</w:t>
      </w:r>
      <w:r w:rsidRPr="0064644A">
        <w:fldChar w:fldCharType="end"/>
      </w:r>
      <w:r w:rsidRPr="0064644A">
        <w:t>, industrial applications using bacteria in stressful environments</w:t>
      </w:r>
      <w:r>
        <w:t xml:space="preserve"> </w:t>
      </w:r>
      <w:r w:rsidRPr="0064644A">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Pr="0064644A">
        <w:fldChar w:fldCharType="separate"/>
      </w:r>
      <w:r w:rsidRPr="00A2623B">
        <w:rPr>
          <w:noProof/>
        </w:rPr>
        <w:t>(Machielsen et al. 2010)</w:t>
      </w:r>
      <w:r w:rsidRPr="0064644A">
        <w:fldChar w:fldCharType="end"/>
      </w:r>
      <w:r w:rsidRPr="0064644A">
        <w:t xml:space="preserve">, host-parasite co-evolution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Pr="0064644A">
        <w:fldChar w:fldCharType="separate"/>
      </w:r>
      <w:r w:rsidRPr="00A2623B">
        <w:rPr>
          <w:noProof/>
        </w:rPr>
        <w:t>(Pal et al. 2007; Racey et al. 2010; Morgan, Bonsall, and Buckling 2010)</w:t>
      </w:r>
      <w:r w:rsidRPr="0064644A">
        <w:fldChar w:fldCharType="end"/>
      </w:r>
      <w:r w:rsidRPr="0064644A">
        <w:rPr>
          <w:noProof/>
        </w:rPr>
        <w:t>,</w:t>
      </w:r>
      <w:r w:rsidRPr="0064644A">
        <w:t xml:space="preserve"> and the evolution of pathogen virulence </w:t>
      </w:r>
      <w:r w:rsidRPr="0064644A">
        <w:fldChar w:fldCharType="begin" w:fldLock="1"/>
      </w:r>
      <w:r w:rsidR="00860C44">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Pr="0064644A">
        <w:fldChar w:fldCharType="separate"/>
      </w:r>
      <w:proofErr w:type="gramStart"/>
      <w:r w:rsidRPr="0064644A">
        <w:rPr>
          <w:noProof/>
        </w:rPr>
        <w:t>(Oliver et al. 2000; Merino et al. 2002; Boshoff et al. 2003)</w:t>
      </w:r>
      <w:r w:rsidRPr="0064644A">
        <w:fldChar w:fldCharType="end"/>
      </w:r>
      <w:r w:rsidRPr="0064644A">
        <w:t>.</w:t>
      </w:r>
      <w:proofErr w:type="gramEnd"/>
      <w:r w:rsidRPr="0064644A">
        <w:t xml:space="preserve"> </w:t>
      </w:r>
      <w:del w:id="227" w:author="Yoav Ram" w:date="2016-01-19T17:14:00Z">
        <w:r w:rsidRPr="0064644A" w:rsidDel="006619CC">
          <w:delText>Even m</w:delText>
        </w:r>
      </w:del>
      <w:ins w:id="228" w:author="Yoav Ram" w:date="2016-01-19T17:14:00Z">
        <w:r w:rsidR="006619CC">
          <w:t>M</w:t>
        </w:r>
      </w:ins>
      <w:r w:rsidRPr="0064644A">
        <w:t xml:space="preserve">ore importantly, because the mutation rate is </w:t>
      </w:r>
      <w:r w:rsidR="000D1C20">
        <w:t xml:space="preserve">a </w:t>
      </w:r>
      <w:del w:id="229" w:author="Yoav Ram" w:date="2016-01-19T17:14:00Z">
        <w:r w:rsidR="000D1C20" w:rsidDel="006619CC">
          <w:delText>corner</w:delText>
        </w:r>
        <w:r w:rsidDel="006619CC">
          <w:delText>stone</w:delText>
        </w:r>
        <w:r w:rsidRPr="0064644A" w:rsidDel="006619CC">
          <w:delText xml:space="preserve"> </w:delText>
        </w:r>
      </w:del>
      <w:ins w:id="230" w:author="Yoav Ram" w:date="2016-01-19T17:14:00Z">
        <w:r w:rsidR="006619CC">
          <w:t>fundamental element</w:t>
        </w:r>
        <w:r w:rsidR="006619CC" w:rsidRPr="0064644A">
          <w:t xml:space="preserve"> </w:t>
        </w:r>
      </w:ins>
      <w:r w:rsidR="000D1C20">
        <w:t>of</w:t>
      </w:r>
      <w:r w:rsidRPr="0064644A">
        <w:t xml:space="preserve"> population genetics models </w:t>
      </w:r>
      <w:r>
        <w:t xml:space="preserve">and </w:t>
      </w:r>
      <w:r w:rsidRPr="0064644A">
        <w:t xml:space="preserve">theories </w:t>
      </w:r>
      <w:r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Pr="0064644A">
        <w:fldChar w:fldCharType="separate"/>
      </w:r>
      <w:r w:rsidRPr="00A2623B">
        <w:rPr>
          <w:noProof/>
        </w:rPr>
        <w:t>(Loewe and Hill 2010)</w:t>
      </w:r>
      <w:r w:rsidRPr="0064644A">
        <w:fldChar w:fldCharType="end"/>
      </w:r>
      <w:r w:rsidRPr="0064644A">
        <w:t>, the basic notion that it is plastic rather than constant</w:t>
      </w:r>
      <w:r>
        <w:rPr>
          <w:noProof/>
        </w:rPr>
        <w:t xml:space="preserve"> </w:t>
      </w:r>
      <w:r w:rsidRPr="0064644A">
        <w:rPr>
          <w:noProof/>
        </w:rPr>
        <w:t xml:space="preserve">has a </w:t>
      </w:r>
      <w:r w:rsidRPr="0064644A">
        <w:t>huge importance to our understanding of evolution and biology.</w:t>
      </w:r>
    </w:p>
    <w:p w:rsidR="00171300" w:rsidRPr="0064644A" w:rsidRDefault="00171300" w:rsidP="005E24C3">
      <w:pPr>
        <w:pStyle w:val="Heading2"/>
      </w:pPr>
      <w:bookmarkStart w:id="231" w:name="_Toc442014111"/>
      <w:r w:rsidRPr="0064644A">
        <w:t>Research objectives</w:t>
      </w:r>
      <w:bookmarkEnd w:id="231"/>
    </w:p>
    <w:p w:rsidR="00171300" w:rsidRDefault="00171300" w:rsidP="00AF7FC2">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del w:id="232" w:author="Yoav Ram" w:date="2016-01-20T09:49:00Z">
        <w:r w:rsidDel="00AF7FC2">
          <w:delText xml:space="preserve">the </w:delText>
        </w:r>
      </w:del>
      <w:ins w:id="233" w:author="Yoav Ram" w:date="2016-01-20T09:49:00Z">
        <w:r w:rsidR="00AF7FC2">
          <w:t xml:space="preserve">an </w:t>
        </w:r>
      </w:ins>
      <w:r>
        <w:t xml:space="preserve">alternative assumption, that the mutation rate is plastic and that stress induces elevated mutation rates, can lead to remarkably different results and conclusions, at least in some cases. Furthermore, the lack </w:t>
      </w:r>
      <w:del w:id="234" w:author="Yoav Ram" w:date="2016-01-20T09:49:00Z">
        <w:r w:rsidDel="00AF7FC2">
          <w:delText xml:space="preserve">in </w:delText>
        </w:r>
      </w:del>
      <w:ins w:id="235" w:author="Yoav Ram" w:date="2016-01-20T09:49:00Z">
        <w:r w:rsidR="00AF7FC2">
          <w:t xml:space="preserve">of </w:t>
        </w:r>
      </w:ins>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171300" w:rsidP="000D1C20">
      <w:pPr>
        <w:pStyle w:val="ListParagraph"/>
        <w:numPr>
          <w:ilvl w:val="0"/>
          <w:numId w:val="18"/>
        </w:numPr>
        <w:jc w:val="left"/>
      </w:pPr>
      <w:r w:rsidRPr="009F193E">
        <w:lastRenderedPageBreak/>
        <w:t xml:space="preserve">Develop a theoretical basis to explain the evolution of stress-induced </w:t>
      </w:r>
      <w:r w:rsidR="000D1C20">
        <w:t>mutagenesis</w:t>
      </w:r>
      <w:ins w:id="236" w:author="Yoav Ram" w:date="2016-01-31T14:24:00Z">
        <w:r w:rsidR="005F4023">
          <w:t xml:space="preserve"> i</w:t>
        </w:r>
      </w:ins>
      <w:moveToRangeStart w:id="237" w:author="Yoav Ram" w:date="2016-01-31T14:24:00Z" w:name="move442013580"/>
      <w:moveTo w:id="238" w:author="Yoav Ram" w:date="2016-01-31T14:24:00Z">
        <w:del w:id="239" w:author="Yoav Ram" w:date="2016-01-31T14:24:00Z">
          <w:r w:rsidR="005F4023" w:rsidRPr="009F193E" w:rsidDel="005F4023">
            <w:delText>I</w:delText>
          </w:r>
        </w:del>
        <w:r w:rsidR="005F4023" w:rsidRPr="009F193E">
          <w:t>n asexual populations</w:t>
        </w:r>
      </w:moveTo>
      <w:moveToRangeEnd w:id="237"/>
      <w:r w:rsidRPr="009F193E">
        <w:t xml:space="preserve">: </w:t>
      </w:r>
    </w:p>
    <w:p w:rsidR="00171300" w:rsidRDefault="00171300" w:rsidP="0056210B">
      <w:pPr>
        <w:pStyle w:val="ListParagraph"/>
        <w:numPr>
          <w:ilvl w:val="1"/>
          <w:numId w:val="18"/>
        </w:numPr>
        <w:jc w:val="left"/>
      </w:pPr>
      <w:bookmarkStart w:id="240" w:name="_Ref320888683"/>
      <w:r>
        <w:t>I</w:t>
      </w:r>
      <w:r w:rsidRPr="009F193E">
        <w:t>n constant and changing environments</w:t>
      </w:r>
    </w:p>
    <w:p w:rsidR="00171300" w:rsidDel="005F4023" w:rsidRDefault="005F4023" w:rsidP="0056210B">
      <w:pPr>
        <w:pStyle w:val="ListParagraph"/>
        <w:numPr>
          <w:ilvl w:val="1"/>
          <w:numId w:val="18"/>
        </w:numPr>
        <w:jc w:val="left"/>
        <w:rPr>
          <w:del w:id="241" w:author="Yoav Ram" w:date="2016-01-31T14:24:00Z"/>
        </w:rPr>
        <w:pPrChange w:id="242" w:author="Yoav Ram" w:date="2016-01-31T14:24:00Z">
          <w:pPr>
            <w:pStyle w:val="ListParagraph"/>
            <w:numPr>
              <w:ilvl w:val="1"/>
              <w:numId w:val="18"/>
            </w:numPr>
            <w:ind w:hanging="360"/>
            <w:jc w:val="left"/>
          </w:pPr>
        </w:pPrChange>
      </w:pPr>
      <w:ins w:id="243" w:author="Yoav Ram" w:date="2016-01-31T14:24:00Z">
        <w:r>
          <w:t xml:space="preserve">On smooth and </w:t>
        </w:r>
      </w:ins>
      <w:moveFromRangeStart w:id="244" w:author="Yoav Ram" w:date="2016-01-31T14:24:00Z" w:name="move442013580"/>
      <w:moveFrom w:id="245" w:author="Yoav Ram" w:date="2016-01-31T14:24:00Z">
        <w:r w:rsidR="00171300" w:rsidRPr="009F193E" w:rsidDel="005F4023">
          <w:t xml:space="preserve">In asexual populations </w:t>
        </w:r>
      </w:moveFrom>
      <w:bookmarkStart w:id="246" w:name="_Ref320889350"/>
      <w:bookmarkEnd w:id="240"/>
      <w:moveFromRangeEnd w:id="244"/>
    </w:p>
    <w:bookmarkEnd w:id="246"/>
    <w:p w:rsidR="00171300" w:rsidRPr="009F193E" w:rsidDel="005F4023" w:rsidRDefault="00171300" w:rsidP="0056210B">
      <w:pPr>
        <w:pStyle w:val="ListParagraph"/>
        <w:numPr>
          <w:ilvl w:val="1"/>
          <w:numId w:val="18"/>
        </w:numPr>
        <w:jc w:val="left"/>
        <w:rPr>
          <w:del w:id="247" w:author="Yoav Ram" w:date="2016-01-31T14:23:00Z"/>
        </w:rPr>
        <w:pPrChange w:id="248" w:author="Yoav Ram" w:date="2016-01-31T14:24:00Z">
          <w:pPr>
            <w:pStyle w:val="ListParagraph"/>
            <w:numPr>
              <w:ilvl w:val="1"/>
              <w:numId w:val="18"/>
            </w:numPr>
            <w:ind w:hanging="360"/>
            <w:jc w:val="left"/>
          </w:pPr>
        </w:pPrChange>
      </w:pPr>
      <w:del w:id="249" w:author="Yoav Ram" w:date="2016-01-31T14:23:00Z">
        <w:r w:rsidDel="005F4023">
          <w:delText>In the presence of recombination</w:delText>
        </w:r>
      </w:del>
    </w:p>
    <w:p w:rsidR="00171300" w:rsidRPr="009F193E" w:rsidRDefault="00171300" w:rsidP="00AF7FC2">
      <w:pPr>
        <w:pStyle w:val="ListParagraph"/>
        <w:numPr>
          <w:ilvl w:val="1"/>
          <w:numId w:val="18"/>
        </w:numPr>
        <w:jc w:val="left"/>
      </w:pPr>
      <w:bookmarkStart w:id="250" w:name="_Ref320890020"/>
      <w:bookmarkStart w:id="251" w:name="_Ref315795983"/>
      <w:del w:id="252" w:author="Yoav Ram" w:date="2016-01-31T14:24:00Z">
        <w:r w:rsidRPr="009F193E" w:rsidDel="005F4023">
          <w:delText xml:space="preserve">On </w:delText>
        </w:r>
      </w:del>
      <w:del w:id="253" w:author="Yoav Ram" w:date="2016-01-20T09:49:00Z">
        <w:r w:rsidRPr="009F193E" w:rsidDel="00AF7FC2">
          <w:delText xml:space="preserve">complex </w:delText>
        </w:r>
      </w:del>
      <w:ins w:id="254" w:author="Yoav Ram" w:date="2016-01-20T09:49:00Z">
        <w:r w:rsidR="00AF7FC2">
          <w:t>rugged</w:t>
        </w:r>
        <w:r w:rsidR="00AF7FC2" w:rsidRPr="009F193E">
          <w:t xml:space="preserve"> </w:t>
        </w:r>
      </w:ins>
      <w:r w:rsidRPr="009F193E">
        <w:t>fitness landscapes</w:t>
      </w:r>
      <w:bookmarkEnd w:id="250"/>
      <w:bookmarkEnd w:id="251"/>
    </w:p>
    <w:p w:rsidR="00171300" w:rsidRPr="00D0694E" w:rsidDel="005F4023" w:rsidRDefault="00171300" w:rsidP="005F4023">
      <w:pPr>
        <w:pStyle w:val="ListParagraph"/>
        <w:numPr>
          <w:ilvl w:val="0"/>
          <w:numId w:val="18"/>
        </w:numPr>
        <w:jc w:val="left"/>
        <w:rPr>
          <w:del w:id="255" w:author="Yoav Ram" w:date="2016-01-31T14:24:00Z"/>
        </w:rPr>
        <w:pPrChange w:id="256" w:author="Yoav Ram" w:date="2016-01-31T14:24:00Z">
          <w:pPr>
            <w:pStyle w:val="ListParagraph"/>
            <w:numPr>
              <w:numId w:val="18"/>
            </w:numPr>
            <w:ind w:left="0" w:hanging="360"/>
            <w:jc w:val="left"/>
          </w:pPr>
        </w:pPrChange>
      </w:pPr>
      <w:r w:rsidRPr="00D0694E">
        <w:t xml:space="preserve">Explore the </w:t>
      </w:r>
      <w:del w:id="257" w:author="Yoav Ram" w:date="2016-01-31T14:24:00Z">
        <w:r w:rsidRPr="00D0694E" w:rsidDel="005F4023">
          <w:delText xml:space="preserve">evolutionary </w:delText>
        </w:r>
      </w:del>
      <w:ins w:id="258" w:author="Yoav Ram" w:date="2016-01-31T14:24:00Z">
        <w:r w:rsidR="005F4023">
          <w:t xml:space="preserve">effect </w:t>
        </w:r>
      </w:ins>
      <w:del w:id="259" w:author="Yoav Ram" w:date="2016-01-31T14:24:00Z">
        <w:r w:rsidRPr="00D0694E" w:rsidDel="005F4023">
          <w:delText xml:space="preserve">consequences </w:delText>
        </w:r>
      </w:del>
      <w:r w:rsidRPr="00D0694E">
        <w:t xml:space="preserve">of stress-induced </w:t>
      </w:r>
      <w:r w:rsidR="000D1C20">
        <w:t>mutagenesis</w:t>
      </w:r>
      <w:r w:rsidRPr="00D0694E">
        <w:t xml:space="preserve"> on</w:t>
      </w:r>
      <w:ins w:id="260" w:author="Yoav Ram" w:date="2016-01-31T14:23:00Z">
        <w:r w:rsidR="005F4023">
          <w:t xml:space="preserve"> adaptation and the evolutio</w:t>
        </w:r>
      </w:ins>
      <w:ins w:id="261" w:author="Yoav Ram" w:date="2016-01-31T14:24:00Z">
        <w:r w:rsidR="005F4023">
          <w:t xml:space="preserve">n </w:t>
        </w:r>
      </w:ins>
      <w:del w:id="262" w:author="Yoav Ram" w:date="2016-01-31T14:24:00Z">
        <w:r w:rsidRPr="00D0694E" w:rsidDel="005F4023">
          <w:delText xml:space="preserve">: </w:delText>
        </w:r>
      </w:del>
    </w:p>
    <w:p w:rsidR="00171300" w:rsidDel="005F4023" w:rsidRDefault="00171300" w:rsidP="005F4023">
      <w:pPr>
        <w:pStyle w:val="ListParagraph"/>
        <w:numPr>
          <w:ilvl w:val="0"/>
          <w:numId w:val="18"/>
        </w:numPr>
        <w:jc w:val="left"/>
        <w:rPr>
          <w:del w:id="263" w:author="Yoav Ram" w:date="2016-01-31T14:24:00Z"/>
        </w:rPr>
        <w:pPrChange w:id="264" w:author="Yoav Ram" w:date="2016-01-31T14:24:00Z">
          <w:pPr>
            <w:pStyle w:val="ListParagraph"/>
            <w:numPr>
              <w:ilvl w:val="1"/>
              <w:numId w:val="18"/>
            </w:numPr>
            <w:ind w:hanging="360"/>
            <w:jc w:val="left"/>
          </w:pPr>
        </w:pPrChange>
      </w:pPr>
      <w:bookmarkStart w:id="265" w:name="_Ref320890026"/>
      <w:bookmarkStart w:id="266" w:name="_Ref315795988"/>
      <w:del w:id="267" w:author="Yoav Ram" w:date="2016-01-31T14:24:00Z">
        <w:r w:rsidDel="005F4023">
          <w:delText>Adaptation</w:delText>
        </w:r>
      </w:del>
    </w:p>
    <w:p w:rsidR="00171300" w:rsidDel="005F4023" w:rsidRDefault="00171300" w:rsidP="005F4023">
      <w:pPr>
        <w:pStyle w:val="ListParagraph"/>
        <w:numPr>
          <w:ilvl w:val="0"/>
          <w:numId w:val="18"/>
        </w:numPr>
        <w:jc w:val="left"/>
        <w:rPr>
          <w:del w:id="268" w:author="Yoav Ram" w:date="2016-01-31T14:23:00Z"/>
        </w:rPr>
        <w:pPrChange w:id="269" w:author="Yoav Ram" w:date="2016-01-31T14:24:00Z">
          <w:pPr>
            <w:pStyle w:val="ListParagraph"/>
            <w:numPr>
              <w:ilvl w:val="1"/>
              <w:numId w:val="18"/>
            </w:numPr>
            <w:ind w:hanging="360"/>
            <w:jc w:val="left"/>
          </w:pPr>
        </w:pPrChange>
      </w:pPr>
      <w:del w:id="270" w:author="Yoav Ram" w:date="2016-01-31T14:23:00Z">
        <w:r w:rsidDel="005F4023">
          <w:delText>Evolution of the recombination rate</w:delText>
        </w:r>
      </w:del>
    </w:p>
    <w:p w:rsidR="00171300" w:rsidRDefault="00171300" w:rsidP="005F4023">
      <w:pPr>
        <w:pStyle w:val="ListParagraph"/>
        <w:numPr>
          <w:ilvl w:val="0"/>
          <w:numId w:val="18"/>
        </w:numPr>
        <w:jc w:val="left"/>
        <w:pPrChange w:id="271" w:author="Yoav Ram" w:date="2016-01-31T14:24:00Z">
          <w:pPr>
            <w:pStyle w:val="ListParagraph"/>
            <w:numPr>
              <w:ilvl w:val="1"/>
              <w:numId w:val="18"/>
            </w:numPr>
            <w:ind w:hanging="360"/>
            <w:jc w:val="left"/>
          </w:pPr>
        </w:pPrChange>
      </w:pPr>
      <w:del w:id="272" w:author="Yoav Ram" w:date="2016-01-31T14:24:00Z">
        <w:r w:rsidRPr="009F193E" w:rsidDel="005F4023">
          <w:delText>Evolution of</w:delText>
        </w:r>
      </w:del>
      <w:proofErr w:type="gramStart"/>
      <w:ins w:id="273" w:author="Yoav Ram" w:date="2016-01-31T14:24:00Z">
        <w:r w:rsidR="005F4023">
          <w:t>o</w:t>
        </w:r>
        <w:r w:rsidR="005F4023" w:rsidRPr="009F193E">
          <w:t>f</w:t>
        </w:r>
      </w:ins>
      <w:proofErr w:type="gramEnd"/>
      <w:r w:rsidRPr="009F193E">
        <w:t xml:space="preserve"> complex traits</w:t>
      </w:r>
      <w:bookmarkEnd w:id="265"/>
      <w:bookmarkEnd w:id="266"/>
      <w:ins w:id="274" w:author="Yoav Ram" w:date="2016-01-31T14:24:00Z">
        <w:r w:rsidR="005F4023">
          <w:t>.</w:t>
        </w:r>
      </w:ins>
    </w:p>
    <w:p w:rsidR="008326D3" w:rsidRPr="005A0117" w:rsidRDefault="000F38BF" w:rsidP="005E24C3">
      <w:pPr>
        <w:pStyle w:val="Heading2"/>
      </w:pPr>
      <w:bookmarkStart w:id="275" w:name="_Toc442014112"/>
      <w:r>
        <w:t>Thesis</w:t>
      </w:r>
      <w:r w:rsidR="004B104D">
        <w:t xml:space="preserve"> overview</w:t>
      </w:r>
      <w:bookmarkEnd w:id="275"/>
    </w:p>
    <w:p w:rsidR="008326D3" w:rsidRDefault="008326D3" w:rsidP="005F4023">
      <w:pPr>
        <w:jc w:val="left"/>
        <w:pPrChange w:id="276" w:author="Yoav Ram" w:date="2016-01-31T14:25:00Z">
          <w:pPr>
            <w:jc w:val="left"/>
          </w:pPr>
        </w:pPrChange>
      </w:pPr>
      <w:r>
        <w:t xml:space="preserve">During my PhD I have authored three </w:t>
      </w:r>
      <w:r w:rsidR="000D1C20">
        <w:t>peer-reviewed</w:t>
      </w:r>
      <w:r>
        <w:t xml:space="preserve"> manuscripts on stress-induced mutagenesis and the evolution of the mutation rate</w:t>
      </w:r>
      <w:del w:id="277" w:author="Yoav Ram" w:date="2016-01-31T14:25:00Z">
        <w:r w:rsidR="00F2020C" w:rsidDel="005F4023">
          <w:delText xml:space="preserve">; </w:delText>
        </w:r>
        <w:commentRangeStart w:id="278"/>
        <w:r w:rsidR="004642C8" w:rsidDel="005F4023">
          <w:delText>a</w:delText>
        </w:r>
        <w:r w:rsidR="00F2020C" w:rsidDel="005F4023">
          <w:delText xml:space="preserve"> fourth </w:delText>
        </w:r>
        <w:commentRangeEnd w:id="278"/>
        <w:r w:rsidR="00AA5FBC" w:rsidDel="005F4023">
          <w:rPr>
            <w:rStyle w:val="CommentReference"/>
          </w:rPr>
          <w:commentReference w:id="278"/>
        </w:r>
        <w:r w:rsidR="00F2020C" w:rsidDel="005F4023">
          <w:delText>manuscript is in preparation</w:delText>
        </w:r>
      </w:del>
      <w:r w:rsidR="00F2020C">
        <w:t>.</w:t>
      </w:r>
    </w:p>
    <w:p w:rsidR="00F2020C" w:rsidRPr="005A0117" w:rsidRDefault="00F2020C" w:rsidP="005E24C3">
      <w:pPr>
        <w:pStyle w:val="Heading3"/>
      </w:pPr>
      <w:bookmarkStart w:id="279" w:name="_Toc442014113"/>
      <w:r w:rsidRPr="005A0117">
        <w:t>The evolution of stress-induced hypermutation in asexual populations</w:t>
      </w:r>
      <w:bookmarkEnd w:id="279"/>
    </w:p>
    <w:p w:rsidR="009323E5" w:rsidRDefault="009323E5" w:rsidP="00594FAE">
      <w:pPr>
        <w:jc w:val="left"/>
      </w:pPr>
      <w:r>
        <w:t xml:space="preserve">In the first </w:t>
      </w:r>
      <w:r w:rsidR="000D1C20">
        <w:t xml:space="preserve">peer-reviewed </w:t>
      </w:r>
      <w:r>
        <w:t xml:space="preserve">manuscript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del w:id="280" w:author="Yoav Ram" w:date="2016-01-20T09:52:00Z">
        <w:r w:rsidDel="00AF7FC2">
          <w:delText>:</w:delText>
        </w:r>
      </w:del>
      <w:r>
        <w:t xml:space="preserve"> </w:t>
      </w:r>
      <w:ins w:id="281" w:author="Yoav Ram" w:date="2016-01-20T09:52:00Z">
        <w:r w:rsidR="00AF7FC2">
          <w:t>by</w:t>
        </w:r>
      </w:ins>
      <w:del w:id="282" w:author="Yoav Ram" w:date="2016-01-20T09:52:00Z">
        <w:r w:rsidDel="00AF7FC2">
          <w:delText xml:space="preserve">I </w:delText>
        </w:r>
        <w:r w:rsidR="000D1C20" w:rsidDel="00AF7FC2">
          <w:delText xml:space="preserve">used </w:delText>
        </w:r>
        <w:r w:rsidDel="00AF7FC2">
          <w:delText>deterministic and stochastic models</w:delText>
        </w:r>
        <w:r w:rsidR="000D1C20" w:rsidDel="00AF7FC2">
          <w:delText xml:space="preserve"> to </w:delText>
        </w:r>
      </w:del>
      <w:ins w:id="283" w:author="Yoav Ram" w:date="2016-01-20T09:54:00Z">
        <w:r w:rsidR="00594FAE">
          <w:t xml:space="preserve"> </w:t>
        </w:r>
      </w:ins>
      <w:r w:rsidR="000D1C20">
        <w:t>show</w:t>
      </w:r>
      <w:ins w:id="284" w:author="Yoav Ram" w:date="2016-01-20T09:52:00Z">
        <w:r w:rsidR="00AF7FC2">
          <w:t>ing</w:t>
        </w:r>
      </w:ins>
      <w:r w:rsidR="000D1C20">
        <w:t xml:space="preserve">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The manuscript focused on asexual populations. </w:t>
      </w:r>
      <w:del w:id="285" w:author="Yoav Ram" w:date="2016-01-20T09:52:00Z">
        <w:r w:rsidDel="00AF7FC2">
          <w:delText>First</w:delText>
        </w:r>
      </w:del>
      <w:ins w:id="286" w:author="Yoav Ram" w:date="2016-01-20T09:52:00Z">
        <w:r w:rsidR="00AF7FC2">
          <w:t>Using a deterministic model</w:t>
        </w:r>
      </w:ins>
      <w:r>
        <w:t xml:space="preserve">, I </w:t>
      </w:r>
      <w:del w:id="287" w:author="Yoav Ram" w:date="2016-01-20T09:52:00Z">
        <w:r w:rsidDel="00594FAE">
          <w:delText xml:space="preserve">studied </w:delText>
        </w:r>
      </w:del>
      <w:proofErr w:type="gramStart"/>
      <w:ins w:id="288" w:author="Yoav Ram" w:date="2016-01-20T09:52:00Z">
        <w:r w:rsidR="00594FAE">
          <w:t xml:space="preserve">analysed  </w:t>
        </w:r>
      </w:ins>
      <w:r>
        <w:t>evolution</w:t>
      </w:r>
      <w:proofErr w:type="gramEnd"/>
      <w:r>
        <w:t xml:space="preserve">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w:t>
      </w:r>
      <w:del w:id="289" w:author="Yoav Ram" w:date="2016-01-20T09:53:00Z">
        <w:r w:rsidDel="00594FAE">
          <w:delText xml:space="preserve"> (beneficial)</w:delText>
        </w:r>
      </w:del>
      <w:r>
        <w:t xml:space="preserve"> mutations are possible. This is a new and surprising result;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xml:space="preserve">. </w:t>
      </w:r>
      <w:del w:id="290" w:author="Yoav Ram" w:date="2016-01-20T09:53:00Z">
        <w:r w:rsidDel="00594FAE">
          <w:delText>Second</w:delText>
        </w:r>
      </w:del>
      <w:ins w:id="291" w:author="Yoav Ram" w:date="2016-01-20T09:53:00Z">
        <w:r w:rsidR="00594FAE">
          <w:t>Using stochastic computer simulations</w:t>
        </w:r>
      </w:ins>
      <w:r>
        <w:t xml:space="preserve">, I </w:t>
      </w:r>
      <w:del w:id="292" w:author="Yoav Ram" w:date="2016-01-20T09:53:00Z">
        <w:r w:rsidDel="00594FAE">
          <w:delText xml:space="preserve">studied </w:delText>
        </w:r>
      </w:del>
      <w:ins w:id="293" w:author="Yoav Ram" w:date="2016-01-20T09:53:00Z">
        <w:r w:rsidR="00594FAE">
          <w:t xml:space="preserve">analysed evolution </w:t>
        </w:r>
      </w:ins>
      <w:del w:id="294" w:author="Yoav Ram" w:date="2016-01-20T09:53:00Z">
        <w:r w:rsidR="00AA5FBC" w:rsidDel="00594FAE">
          <w:delText xml:space="preserve">mutation rate </w:delText>
        </w:r>
        <w:r w:rsidDel="00594FAE">
          <w:delText xml:space="preserve">evolution </w:delText>
        </w:r>
      </w:del>
      <w:r>
        <w:t>in a changing environment and consider</w:t>
      </w:r>
      <w:r w:rsidR="000D1C20">
        <w:t xml:space="preserve">ed models in which alleles for </w:t>
      </w:r>
      <w:r>
        <w:t>different mutational strategies compete against each other. Stress-induced mutator alleles, which induce increased mutation rate</w:t>
      </w:r>
      <w:ins w:id="295" w:author="Yoav Ram" w:date="2016-01-20T09:54:00Z">
        <w:r w:rsidR="00594FAE">
          <w:t>s</w:t>
        </w:r>
      </w:ins>
      <w:r>
        <w:t xml:space="preserv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w:t>
      </w:r>
      <w:del w:id="296" w:author="Yoav Ram" w:date="2016-01-20T09:56:00Z">
        <w:r w:rsidDel="00594FAE">
          <w:delText xml:space="preserve">is </w:delText>
        </w:r>
      </w:del>
      <w:ins w:id="297" w:author="Yoav Ram" w:date="2016-01-20T09:56:00Z">
        <w:r w:rsidR="00594FAE">
          <w:t xml:space="preserve">can </w:t>
        </w:r>
      </w:ins>
      <w:r>
        <w:t xml:space="preserve">only </w:t>
      </w:r>
      <w:del w:id="298" w:author="Yoav Ram" w:date="2016-01-20T09:56:00Z">
        <w:r w:rsidDel="00594FAE">
          <w:delText xml:space="preserve">sometimes </w:delText>
        </w:r>
      </w:del>
      <w:ins w:id="299" w:author="Yoav Ram" w:date="2016-01-20T09:56:00Z">
        <w:r w:rsidR="00594FAE">
          <w:t xml:space="preserve">be </w:t>
        </w:r>
      </w:ins>
      <w:r>
        <w:t xml:space="preserve">favored in </w:t>
      </w:r>
      <w:ins w:id="300" w:author="Yoav Ram" w:date="2016-01-20T09:56:00Z">
        <w:r w:rsidR="00594FAE">
          <w:t xml:space="preserve">rapidly </w:t>
        </w:r>
      </w:ins>
      <w:r>
        <w:t>changing environments</w:t>
      </w:r>
      <w:r w:rsidR="00AA5FBC">
        <w:t xml:space="preserve">, and </w:t>
      </w:r>
      <w:ins w:id="301" w:author="Yoav Ram" w:date="2016-01-20T09:57:00Z">
        <w:r w:rsidR="00594FAE">
          <w:t xml:space="preserve">is </w:t>
        </w:r>
      </w:ins>
      <w:r w:rsidR="00AA5FBC">
        <w:t>always selected against in a constant environment</w:t>
      </w:r>
      <w:del w:id="302" w:author="Yoav Ram" w:date="2016-01-20T09:57:00Z">
        <w:r w:rsidR="00AA5FBC" w:rsidDel="00594FAE">
          <w:delText>?</w:delText>
        </w:r>
      </w:del>
      <w:r w:rsidR="00AA5FBC">
        <w:t xml:space="preserve"> </w:t>
      </w:r>
      <w:del w:id="303" w:author="Yoav Ram" w:date="2016-01-20T09:57:00Z">
        <w:r w:rsidDel="00594FAE">
          <w:delText xml:space="preserve"> </w:delText>
        </w:r>
      </w:del>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Del="005F4023" w:rsidRDefault="00F2020C" w:rsidP="005E24C3">
      <w:pPr>
        <w:pStyle w:val="Heading3"/>
        <w:rPr>
          <w:del w:id="304" w:author="Yoav Ram" w:date="2016-01-31T14:25:00Z"/>
        </w:rPr>
      </w:pPr>
      <w:del w:id="305" w:author="Yoav Ram" w:date="2016-01-31T14:25:00Z">
        <w:r w:rsidRPr="00E104D7" w:rsidDel="005F4023">
          <w:lastRenderedPageBreak/>
          <w:delText>The evolution of</w:delText>
        </w:r>
        <w:r w:rsidDel="005F4023">
          <w:delText xml:space="preserve"> stress-induced </w:delText>
        </w:r>
        <w:r w:rsidR="00C9301E" w:rsidDel="005F4023">
          <w:delText>mutagenesis</w:delText>
        </w:r>
        <w:r w:rsidDel="005F4023">
          <w:delText xml:space="preserve"> in the presence of recombination</w:delText>
        </w:r>
      </w:del>
    </w:p>
    <w:p w:rsidR="00594FAE" w:rsidDel="00594FAE" w:rsidRDefault="00E0147E" w:rsidP="00B613A2">
      <w:pPr>
        <w:jc w:val="left"/>
        <w:rPr>
          <w:del w:id="306" w:author="Yoav Ram" w:date="2016-01-20T10:00:00Z"/>
          <w:moveTo w:id="307" w:author="Yoav Ram" w:date="2016-01-20T10:00:00Z"/>
        </w:rPr>
      </w:pPr>
      <w:del w:id="308" w:author="Yoav Ram" w:date="2016-01-31T14:25:00Z">
        <w:r w:rsidDel="005F4023">
          <w:delText xml:space="preserve">In a manuscript that is still in preparation, I have extended my </w:delText>
        </w:r>
        <w:r w:rsidR="00DC7B44" w:rsidDel="005F4023">
          <w:delText xml:space="preserve">previous </w:delText>
        </w:r>
        <w:r w:rsidDel="005F4023">
          <w:delText>model</w:delText>
        </w:r>
        <w:r w:rsidR="00DC7B44" w:rsidDel="005F4023">
          <w:delText xml:space="preserve"> </w:delText>
        </w:r>
        <w:r w:rsidR="00DC7B44" w:rsidDel="005F4023">
          <w:fldChar w:fldCharType="begin" w:fldLock="1"/>
        </w:r>
        <w:r w:rsidR="00195838" w:rsidRPr="005F4023" w:rsidDel="005F4023">
          <w:rPr>
            <w:rPrChange w:id="309" w:author="Yoav Ram" w:date="2016-01-31T14:25:00Z">
              <w:rPr/>
            </w:rPrChange>
          </w:rPr>
          <w:del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delInstrText>
        </w:r>
        <w:r w:rsidR="00DC7B44" w:rsidDel="005F4023">
          <w:fldChar w:fldCharType="separate"/>
        </w:r>
        <w:r w:rsidR="00DC7B44" w:rsidRPr="005F4023" w:rsidDel="005F4023">
          <w:rPr>
            <w:noProof/>
            <w:rPrChange w:id="310" w:author="Yoav Ram" w:date="2016-01-31T14:25:00Z">
              <w:rPr>
                <w:noProof/>
              </w:rPr>
            </w:rPrChange>
          </w:rPr>
          <w:delText>(Ram and Hadany 2012)</w:delText>
        </w:r>
        <w:r w:rsidR="00DC7B44" w:rsidDel="005F4023">
          <w:fldChar w:fldCharType="end"/>
        </w:r>
        <w:r w:rsidDel="005F4023">
          <w:delText xml:space="preserve"> to inclu</w:delText>
        </w:r>
        <w:r w:rsidR="00DC7B44" w:rsidDel="005F4023">
          <w:delText xml:space="preserve">de recombination in the form of horizontal gene transfer </w:delText>
        </w:r>
        <w:r w:rsidDel="005F4023">
          <w:fldChar w:fldCharType="begin" w:fldLock="1"/>
        </w:r>
        <w:r w:rsidR="0047015C" w:rsidDel="005F4023">
          <w:del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2", "issue" : "3", "issued" : { "date-parts" : [ [ "1990", "11" ] ] }, "note" : "r/m = 0.02\nr=5x10-12 (recombination per nuc. per gen.)\n\n\nmu = 3x10-10 (per nuc per gen)", "page" : "505-17", "title" : "Molecular evolution of the &lt;i&gt;Escherichia coli&lt;/i&gt; chromosome. III. Clonal frames.", "type" : "article-journal", "volume" : "126" }, "uris" : [ "http://www.mendeley.com/documents/?uuid=e35db3db-f188-40e9-89f7-733904285821" ] } ], "mendeley" : { "formattedCitation" : "(Avery 1944; Milkman and Bridges 1990)", "plainTextFormattedCitation" : "(Avery 1944; Milkman and Bridges 1990)", "previouslyFormattedCitation" : "(Avery 1944; Milkman and Bridges 1990)" }, "properties" : { "noteIndex" : 0 }, "schema" : "https://github.com/citation-style-language/schema/raw/master/csl-citation.json" }</w:delInstrText>
        </w:r>
        <w:r w:rsidDel="005F4023">
          <w:fldChar w:fldCharType="separate"/>
        </w:r>
        <w:r w:rsidR="00DC7B44" w:rsidRPr="00DC7B44" w:rsidDel="005F4023">
          <w:rPr>
            <w:noProof/>
          </w:rPr>
          <w:delText>(Avery 1944; Milkman and Bridges 1990)</w:delText>
        </w:r>
        <w:r w:rsidDel="005F4023">
          <w:fldChar w:fldCharType="end"/>
        </w:r>
        <w:r w:rsidDel="005F4023">
          <w:delText xml:space="preserve">. </w:delText>
        </w:r>
        <w:r w:rsidR="00F2020C" w:rsidDel="005F4023">
          <w:delText>Recombination has a complex effect on the evolution of mutator alleles, involving several mechanisms that operate in different times and directions.</w:delText>
        </w:r>
      </w:del>
      <w:moveToRangeStart w:id="311" w:author="Yoav Ram" w:date="2016-01-20T10:00:00Z" w:name="move441047347"/>
      <w:moveTo w:id="312" w:author="Yoav Ram" w:date="2016-01-20T10:00:00Z">
        <w:del w:id="313" w:author="Yoav Ram" w:date="2016-01-20T10:00:00Z">
          <w:r w:rsidR="00594FAE" w:rsidDel="00594FAE">
            <w:delText>In contrast</w:delText>
          </w:r>
        </w:del>
        <w:del w:id="314" w:author="Yoav Ram" w:date="2016-01-31T14:25:00Z">
          <w:r w:rsidR="00594FAE" w:rsidDel="005F4023">
            <w:delText xml:space="preserve">, recombination provides an alternative adaptive strategy to mutation, at least when more than a single mutation is required for adaptation </w:delText>
          </w:r>
          <w:r w:rsidR="00594FAE" w:rsidDel="005F4023">
            <w:fldChar w:fldCharType="begin" w:fldLock="1"/>
          </w:r>
        </w:del>
      </w:moveTo>
      <w:del w:id="315" w:author="Yoav Ram" w:date="2016-01-31T14:25:00Z">
        <w:r w:rsidR="00594FAE" w:rsidDel="005F4023">
          <w:del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amp;quot;our analysis will focus on two-locus models where single-mutant types are neutral or weakly favored&amp;quot;", "page" : "199-215", "title" : "Waiting with and without recombination: the time to production of a double mutant.", "type" : "article-journal", "volume" : "53" }, "uris" : [ "http://www.mendeley.com/documents/?uuid=c644c077-80a1-4af2-87f7-dfc85480d47d" ] } ], "mendeley" : { "formattedCitation" : "(Christiansen et al. 1998)", "plainTextFormattedCitation" : "(Christiansen et al. 1998)", "previouslyFormattedCitation" : "(Christiansen et al. 1998)" }, "properties" : { "noteIndex" : 0 }, "schema" : "https://github.com/citation-style-language/schema/raw/master/csl-citation.json" }</w:delInstrText>
        </w:r>
      </w:del>
      <w:moveTo w:id="316" w:author="Yoav Ram" w:date="2016-01-20T10:00:00Z">
        <w:del w:id="317" w:author="Yoav Ram" w:date="2016-01-31T14:25:00Z">
          <w:r w:rsidR="00594FAE" w:rsidDel="005F4023">
            <w:fldChar w:fldCharType="separate"/>
          </w:r>
        </w:del>
      </w:moveTo>
      <w:del w:id="318" w:author="Yoav Ram" w:date="2016-01-31T14:25:00Z">
        <w:r w:rsidR="00594FAE" w:rsidRPr="00594FAE" w:rsidDel="005F4023">
          <w:rPr>
            <w:noProof/>
          </w:rPr>
          <w:delText>(Christiansen et al. 1998)</w:delText>
        </w:r>
      </w:del>
      <w:moveTo w:id="319" w:author="Yoav Ram" w:date="2016-01-20T10:00:00Z">
        <w:del w:id="320" w:author="Yoav Ram" w:date="2016-01-31T14:25:00Z">
          <w:r w:rsidR="00594FAE" w:rsidDel="005F4023">
            <w:fldChar w:fldCharType="end"/>
          </w:r>
        </w:del>
        <w:del w:id="321" w:author="Yoav Ram" w:date="2016-01-20T10:08:00Z">
          <w:r w:rsidR="00594FAE" w:rsidDel="00195838">
            <w:delText>;</w:delText>
          </w:r>
        </w:del>
        <w:del w:id="322" w:author="Yoav Ram" w:date="2016-01-31T14:25:00Z">
          <w:r w:rsidR="00594FAE" w:rsidDel="005F4023">
            <w:delText xml:space="preserve"> </w:delText>
          </w:r>
        </w:del>
        <w:del w:id="323" w:author="Yoav Ram" w:date="2016-01-20T10:08:00Z">
          <w:r w:rsidR="00594FAE" w:rsidDel="00195838">
            <w:delText>t</w:delText>
          </w:r>
        </w:del>
        <w:del w:id="324" w:author="Yoav Ram" w:date="2016-01-31T14:25:00Z">
          <w:r w:rsidR="00594FAE" w:rsidDel="005F4023">
            <w:delText xml:space="preserve">herefore, recombination prevents mutator alleles from fixing in populations during adaptive evolution. Recombination also </w:delText>
          </w:r>
        </w:del>
        <w:del w:id="325" w:author="Yoav Ram" w:date="2016-01-20T10:01:00Z">
          <w:r w:rsidR="00594FAE" w:rsidDel="00594FAE">
            <w:delText>separates</w:delText>
          </w:r>
        </w:del>
        <w:del w:id="326" w:author="Yoav Ram" w:date="2016-01-31T14:25:00Z">
          <w:r w:rsidR="00594FAE" w:rsidDel="005F4023">
            <w:delText xml:space="preserve"> mutator alleles from hitch-hiking with the beneficial mutations they generate </w:delText>
          </w:r>
          <w:r w:rsidR="00594FAE" w:rsidDel="005F4023">
            <w:fldChar w:fldCharType="begin" w:fldLock="1"/>
          </w:r>
          <w:r w:rsidR="00594FAE" w:rsidDel="005F4023">
            <w:del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delInstrText>
          </w:r>
          <w:r w:rsidR="00594FAE" w:rsidDel="005F4023">
            <w:fldChar w:fldCharType="separate"/>
          </w:r>
          <w:r w:rsidR="00594FAE" w:rsidRPr="00F2020C" w:rsidDel="005F4023">
            <w:rPr>
              <w:noProof/>
            </w:rPr>
            <w:delText>(Maynard Smith and Haigh 1974)</w:delText>
          </w:r>
          <w:r w:rsidR="00594FAE" w:rsidDel="005F4023">
            <w:fldChar w:fldCharType="end"/>
          </w:r>
          <w:r w:rsidR="00594FAE" w:rsidDel="005F4023">
            <w:delText>.</w:delText>
          </w:r>
        </w:del>
      </w:moveTo>
    </w:p>
    <w:moveToRangeEnd w:id="311"/>
    <w:p w:rsidR="00F2020C" w:rsidDel="00594FAE" w:rsidRDefault="00F2020C" w:rsidP="00594FAE">
      <w:pPr>
        <w:jc w:val="left"/>
        <w:rPr>
          <w:del w:id="327" w:author="Yoav Ram" w:date="2016-01-20T10:01:00Z"/>
        </w:rPr>
      </w:pPr>
      <w:del w:id="328" w:author="Yoav Ram" w:date="2016-01-20T10:01:00Z">
        <w:r w:rsidDel="00594FAE">
          <w:delText xml:space="preserve"> </w:delText>
        </w:r>
      </w:del>
    </w:p>
    <w:p w:rsidR="00F2020C" w:rsidDel="005F4023" w:rsidRDefault="00F2020C" w:rsidP="00B613A2">
      <w:pPr>
        <w:jc w:val="left"/>
        <w:rPr>
          <w:del w:id="329" w:author="Yoav Ram" w:date="2016-01-31T14:25:00Z"/>
        </w:rPr>
      </w:pPr>
      <w:del w:id="330" w:author="Yoav Ram" w:date="2016-01-20T10:01:00Z">
        <w:r w:rsidDel="00594FAE">
          <w:delText>For example, i</w:delText>
        </w:r>
      </w:del>
      <w:del w:id="331" w:author="Yoav Ram" w:date="2016-01-31T14:25:00Z">
        <w:r w:rsidDel="005F4023">
          <w:delText xml:space="preserve">n a constant environment recombination can prevent the accelerated accumulation of deleterious mutations that </w:delText>
        </w:r>
      </w:del>
      <w:del w:id="332" w:author="Yoav Ram" w:date="2016-01-20T10:09:00Z">
        <w:r w:rsidDel="00195838">
          <w:delText xml:space="preserve">can </w:delText>
        </w:r>
      </w:del>
      <w:del w:id="333" w:author="Yoav Ram" w:date="2016-01-31T14:25:00Z">
        <w:r w:rsidDel="005F4023">
          <w:delText xml:space="preserve">lead to the loss of the fittest genotype in a process called </w:delText>
        </w:r>
        <w:r w:rsidRPr="00C9301E" w:rsidDel="005F4023">
          <w:rPr>
            <w:i/>
            <w:iCs/>
          </w:rPr>
          <w:delText>Muller's Ratchet</w:delText>
        </w:r>
        <w:r w:rsidDel="005F4023">
          <w:delText xml:space="preserve"> </w:delText>
        </w:r>
        <w:r w:rsidDel="005F4023">
          <w:fldChar w:fldCharType="begin" w:fldLock="1"/>
        </w:r>
        <w:r w:rsidR="00594FAE" w:rsidDel="005F4023">
          <w:del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delInstrText>
        </w:r>
        <w:r w:rsidDel="005F4023">
          <w:fldChar w:fldCharType="separate"/>
        </w:r>
        <w:r w:rsidR="00594FAE" w:rsidRPr="00594FAE" w:rsidDel="005F4023">
          <w:rPr>
            <w:noProof/>
          </w:rPr>
          <w:delText>(Haigh 1978)</w:delText>
        </w:r>
        <w:r w:rsidDel="005F4023">
          <w:fldChar w:fldCharType="end"/>
        </w:r>
        <w:r w:rsidDel="005F4023">
          <w:delText xml:space="preserve">, thus allowing mutator alleles to survive despite the excess deleterious mutations they generate. </w:delText>
        </w:r>
      </w:del>
      <w:del w:id="334" w:author="Yoav Ram" w:date="2016-01-20T10:05:00Z">
        <w:r w:rsidDel="00195838">
          <w:delText>By reducing the mutational load in the population, recombination also increases the chance that a beneficial mutation appears on a good genetic background, thereby increasing the probability that the beneficial mutation goes to fixation</w:delText>
        </w:r>
      </w:del>
      <w:del w:id="335" w:author="Yoav Ram" w:date="2016-01-20T10:04:00Z">
        <w:r w:rsidDel="00195838">
          <w:delText>, sweeping the mutator allele along</w:delText>
        </w:r>
      </w:del>
      <w:del w:id="336" w:author="Yoav Ram" w:date="2016-01-20T10:03:00Z">
        <w:r w:rsidDel="00195838">
          <w:delText xml:space="preserve"> </w:delText>
        </w:r>
        <w:r w:rsidDel="00195838">
          <w:fldChar w:fldCharType="begin" w:fldLock="1"/>
        </w:r>
        <w:r w:rsidR="00A167F3" w:rsidDel="00195838">
          <w:del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n\n\nThe effect of deleterious alleles on adaptation in asexual populations.\n\n\n- Johnson, Toby; Barton, Nicholas H. )\n\n\n\n\nFrom Duplicate 2 ( \n\n\nThe Effect of Deleterious Alleles on Adaptation in Asexual Populations\n\n\n- Johnson, Toby; Barton, Nick H. )\n\n", "page" : "395-411", "title" : "The effect of deleterious alleles on adaptation in asexual populations.", "type" : "article-journal", "volume" : "162" }, "uris" : [ "http://www.mendeley.com/documents/?uuid=f3941c3a-3bc1-4b60-92ac-7986875fd4c6" ] } ], "mendeley" : { "formattedCitation" : "(Johnson and Barton 2002)", "plainTextFormattedCitation" : "(Johnson and Barton 2002)", "previouslyFormattedCitation" : "(Johnson and Barton 2002)" }, "properties" : { "noteIndex" : 0 }, "schema" : "https://github.com/citation-style-language/schema/raw/master/csl-citation.json" }</w:delInstrText>
        </w:r>
        <w:r w:rsidDel="00195838">
          <w:fldChar w:fldCharType="separate"/>
        </w:r>
        <w:r w:rsidRPr="00F2020C" w:rsidDel="00195838">
          <w:rPr>
            <w:noProof/>
          </w:rPr>
          <w:delText>(Johnson and Barton 2002)</w:delText>
        </w:r>
        <w:r w:rsidDel="00195838">
          <w:fldChar w:fldCharType="end"/>
        </w:r>
      </w:del>
      <w:del w:id="337" w:author="Yoav Ram" w:date="2016-01-20T10:05:00Z">
        <w:r w:rsidDel="00195838">
          <w:delText>.</w:delText>
        </w:r>
      </w:del>
    </w:p>
    <w:p w:rsidR="009323E5" w:rsidDel="005F4023" w:rsidRDefault="00F2020C" w:rsidP="0056210B">
      <w:pPr>
        <w:jc w:val="left"/>
        <w:rPr>
          <w:del w:id="338" w:author="Yoav Ram" w:date="2016-01-31T14:25:00Z"/>
          <w:moveFrom w:id="339" w:author="Yoav Ram" w:date="2016-01-20T10:00:00Z"/>
        </w:rPr>
      </w:pPr>
      <w:moveFromRangeStart w:id="340" w:author="Yoav Ram" w:date="2016-01-20T10:00:00Z" w:name="move441047347"/>
      <w:moveFrom w:id="341" w:author="Yoav Ram" w:date="2016-01-20T10:00:00Z">
        <w:del w:id="342" w:author="Yoav Ram" w:date="2016-01-31T14:25:00Z">
          <w:r w:rsidDel="005F4023">
            <w:delText xml:space="preserve">In contrast, recombination provides an alternative adaptive strategy to mutation, at least when more than a single mutation is required for adaptation </w:delText>
          </w:r>
          <w:r w:rsidDel="005F4023">
            <w:fldChar w:fldCharType="begin" w:fldLock="1"/>
          </w:r>
          <w:r w:rsidDel="005F4023">
            <w:del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formattedCitation" : "(Tenaillon et al. 2000)", "plainTextFormattedCitation" : "(Tenaillon et al. 2000)", "previouslyFormattedCitation" : "(Tenaillon et al. 2000)" }, "properties" : { "noteIndex" : 0 }, "schema" : "https://github.com/citation-style-language/schema/raw/master/csl-citation.json" }</w:delInstrText>
          </w:r>
          <w:r w:rsidDel="005F4023">
            <w:fldChar w:fldCharType="separate"/>
          </w:r>
          <w:r w:rsidRPr="00F2020C" w:rsidDel="005F4023">
            <w:rPr>
              <w:noProof/>
            </w:rPr>
            <w:delText>(Tenaillon et al. 2000)</w:delText>
          </w:r>
          <w:r w:rsidDel="005F4023">
            <w:fldChar w:fldCharType="end"/>
          </w:r>
          <w:r w:rsidDel="005F4023">
            <w:delText xml:space="preserve">; therefore, recombination prevents mutator alleles from fixing in populations during adaptive evolution. Recombination also separates mutator alleles from hitch-hiking with the beneficial mutations they generate </w:delText>
          </w:r>
          <w:r w:rsidDel="005F4023">
            <w:fldChar w:fldCharType="begin" w:fldLock="1"/>
          </w:r>
          <w:r w:rsidR="00A167F3" w:rsidDel="005F4023">
            <w:del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delInstrText>
          </w:r>
          <w:r w:rsidDel="005F4023">
            <w:fldChar w:fldCharType="separate"/>
          </w:r>
          <w:r w:rsidRPr="00F2020C" w:rsidDel="005F4023">
            <w:rPr>
              <w:noProof/>
            </w:rPr>
            <w:delText>(Maynard Smith and Haigh 1974)</w:delText>
          </w:r>
          <w:r w:rsidDel="005F4023">
            <w:fldChar w:fldCharType="end"/>
          </w:r>
          <w:r w:rsidDel="005F4023">
            <w:delText>.</w:delText>
          </w:r>
        </w:del>
      </w:moveFrom>
    </w:p>
    <w:moveFromRangeEnd w:id="340"/>
    <w:p w:rsidR="00E0147E" w:rsidDel="005F4023" w:rsidRDefault="00E0147E" w:rsidP="00E35BF9">
      <w:pPr>
        <w:jc w:val="left"/>
        <w:rPr>
          <w:del w:id="343" w:author="Yoav Ram" w:date="2016-01-31T14:25:00Z"/>
        </w:rPr>
      </w:pPr>
      <w:del w:id="344" w:author="Yoav Ram" w:date="2016-01-31T14:25:00Z">
        <w:r w:rsidDel="005F4023">
          <w:delText xml:space="preserve">I have used stochastic models of evolution in changing environments to study the evolution of stress-induced mutator alleles in the presence of recombination. My results suggest that stress-induced mutator alleles </w:delText>
        </w:r>
        <w:r w:rsidR="00C9301E" w:rsidDel="005F4023">
          <w:delText>are</w:delText>
        </w:r>
        <w:r w:rsidRPr="00E0147E" w:rsidDel="005F4023">
          <w:delText xml:space="preserve"> favored </w:delText>
        </w:r>
        <w:r w:rsidDel="005F4023">
          <w:delText xml:space="preserve">by natural selection as long as </w:delText>
        </w:r>
        <w:r w:rsidRPr="00E0147E" w:rsidDel="005F4023">
          <w:delText>the recombination rate is not too high</w:delText>
        </w:r>
        <w:r w:rsidDel="005F4023">
          <w:delText xml:space="preserve"> (not much higher than the mutation rate). In addition, I found that selection favors alleles that increase both the mutation rate and the recombination rate in response to stress; this integrates previous results on the evolution of stress-induced recombination </w:delText>
        </w:r>
        <w:r w:rsidDel="005F4023">
          <w:fldChar w:fldCharType="begin" w:fldLock="1"/>
        </w:r>
        <w:r w:rsidR="00542FB9" w:rsidDel="005F4023">
          <w:delInstrText>ADDIN CSL_CITATION { "citationItems" : [ { "id" : "ITEM-1", "itemData" : { "ISSN" : "0016-6731", "PMID" : "14704195", "abstract" : "The adaptive value of recombination remains something of a puzzle. One of the basic problems is that recombination not only creates new and advantageous genetic combinations, but also breaks down existing good ones. A negative correlation between the fitness of an individual and its recombination rate would result in prolonged integrity of fitter genetic combinations while enabling less fit ones to produce new combinations. Such a correlation could be mediated by various factors, including stress responses, age, or direct DNA damage. For haploid population models, we show that an allele for such fitness-associated recombination (FAR) can spread both in asexual populations and in populations reproducing sexually at any uniform recombination rate. FAR also carries an advantage for the population as a whole, resulting in a higher average fitness at mutation-selection balance. These results are demonstrated in populations adapting to new environments as well as in well-adapted populations coping with deleterious mutations. Current experimental results providing evidence for the existence of FAR in nature are discussed.", "author" : [ { "dropping-particle" : "", "family" : "Hadany", "given" : "Lilach", "non-dropping-particle" : "", "parse-names" : false, "suffix" : "" }, { "dropping-particle" : "", "family" : "Beker", "given" : "Tuvik", "non-dropping-particle" : "", "parse-names" : false, "suffix" : "" } ], "container-title" : "Genetics", "id" : "ITEM-1", "issue" : "4", "issued" : { "date-parts" : [ [ "2003", "12" ] ] }, "page" : "2167-79", "title" : "On the evolutionary advantage of fitness-associated recombination.", "type" : "article-journal", "volume" : "165" }, "uris" : [ "http://www.mendeley.com/documents/?uuid=9b420039-d583-4206-a8df-a5ce7858fc57" ] } ], "mendeley" : { "formattedCitation" : "(Hadany and Beker 2003)", "plainTextFormattedCitation" : "(Hadany and Beker 2003)", "previouslyFormattedCitation" : "(Hadany and Beker 2003)" }, "properties" : { "noteIndex" : 0 }, "schema" : "https://github.com/citation-style-language/schema/raw/master/csl-citation.json" }</w:delInstrText>
        </w:r>
        <w:r w:rsidDel="005F4023">
          <w:fldChar w:fldCharType="separate"/>
        </w:r>
        <w:r w:rsidRPr="00E0147E" w:rsidDel="005F4023">
          <w:rPr>
            <w:noProof/>
          </w:rPr>
          <w:delText>(Hadany and Beker 2003)</w:delText>
        </w:r>
        <w:r w:rsidDel="005F4023">
          <w:fldChar w:fldCharType="end"/>
        </w:r>
        <w:r w:rsidDel="005F4023">
          <w:delText xml:space="preserve"> into a unified framework, suggesting that stress-induced variation can operate </w:delText>
        </w:r>
        <w:r w:rsidR="00C9301E" w:rsidDel="005F4023">
          <w:delText xml:space="preserve">via </w:delText>
        </w:r>
        <w:r w:rsidR="00E35BF9" w:rsidDel="005F4023">
          <w:delText>several</w:delText>
        </w:r>
        <w:r w:rsidR="00C9301E" w:rsidDel="005F4023">
          <w:delText xml:space="preserve"> parallel</w:delText>
        </w:r>
        <w:r w:rsidDel="005F4023">
          <w:delText xml:space="preserve"> genetic mechanisms.</w:delText>
        </w:r>
      </w:del>
    </w:p>
    <w:p w:rsidR="00F2020C" w:rsidRDefault="00F2020C" w:rsidP="005E24C3">
      <w:pPr>
        <w:pStyle w:val="Heading3"/>
      </w:pPr>
      <w:bookmarkStart w:id="345" w:name="_Toc442014114"/>
      <w:r w:rsidRPr="00E104D7">
        <w:rPr>
          <w:shd w:val="clear" w:color="auto" w:fill="FFFFFF"/>
        </w:rPr>
        <w:t>Stress-induced mutagenesis and complex adaptation</w:t>
      </w:r>
      <w:bookmarkEnd w:id="345"/>
      <w:r>
        <w:t xml:space="preserve"> </w:t>
      </w:r>
    </w:p>
    <w:p w:rsidR="009323E5" w:rsidRDefault="006A545B" w:rsidP="006A545B">
      <w:pPr>
        <w:jc w:val="left"/>
      </w:pPr>
      <w:r>
        <w:t xml:space="preserve">In the above, </w:t>
      </w:r>
      <w:r w:rsidR="002B20E4">
        <w:t>I developed a framework to explain the evolution of stress-induced mutagenesis; in contrast, i</w:t>
      </w:r>
      <w:r w:rsidR="009323E5">
        <w:t xml:space="preserve">n </w:t>
      </w:r>
      <w:r w:rsidR="002B20E4">
        <w:t xml:space="preserve">my </w:t>
      </w:r>
      <w:r w:rsidR="009323E5">
        <w:t xml:space="preserve">second </w:t>
      </w:r>
      <w:r>
        <w:t>peer-reviewed</w:t>
      </w:r>
      <w:r w:rsidR="009323E5">
        <w:t xml:space="preserve">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deleterious separately.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6A545B">
      <w:pPr>
        <w:jc w:val="left"/>
      </w:pPr>
      <w:r>
        <w:t>I have used mathematical analysis and computer simulations to estimate how stress-induced mutagenesis increases the rate of complex adap</w:t>
      </w:r>
      <w:r w:rsidR="00644B96">
        <w:t>ta</w:t>
      </w:r>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BA425F">
      <w:pPr>
        <w:pStyle w:val="Heading3"/>
        <w:pPrChange w:id="346" w:author="Yoav Ram" w:date="2016-01-31T14:32:00Z">
          <w:pPr>
            <w:pStyle w:val="Heading3"/>
          </w:pPr>
        </w:pPrChange>
      </w:pPr>
      <w:bookmarkStart w:id="347" w:name="_Toc442014115"/>
      <w:r w:rsidRPr="00525ED6">
        <w:t>The probability of improvement in Fisher's geometric model</w:t>
      </w:r>
      <w:bookmarkEnd w:id="347"/>
      <w:del w:id="348" w:author="Yoav Ram" w:date="2016-01-31T14:32:00Z">
        <w:r w:rsidRPr="00525ED6" w:rsidDel="00BA425F">
          <w:delText>: a probabilistic approach</w:delText>
        </w:r>
      </w:del>
      <w:r>
        <w:t xml:space="preserve"> </w:t>
      </w:r>
    </w:p>
    <w:p w:rsidR="005622F3" w:rsidRDefault="005A0117" w:rsidP="00525ED6">
      <w:pPr>
        <w:jc w:val="left"/>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525ED6">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525ED6">
        <w:fldChar w:fldCharType="separate"/>
      </w:r>
      <w:r w:rsidR="00525ED6" w:rsidRPr="00525ED6">
        <w:rPr>
          <w:noProof/>
        </w:rPr>
        <w:t>(Ram and Hadany 2012)</w:t>
      </w:r>
      <w:r w:rsidR="00525ED6">
        <w:fldChar w:fldCharType="end"/>
      </w:r>
      <w:r>
        <w:t>, and the rate of adaptive evolution is, of course, a</w:t>
      </w:r>
      <w:r w:rsidR="00525ED6">
        <w:t>n increasing</w:t>
      </w:r>
      <w:r>
        <w:t xml:space="preserve"> function of the probability that a mutation is beneficial</w:t>
      </w:r>
      <w:r w:rsidR="00525ED6">
        <w:t xml:space="preserve"> </w:t>
      </w:r>
      <w:r w:rsidR="00525ED6">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525ED6">
        <w:fldChar w:fldCharType="separate"/>
      </w:r>
      <w:r w:rsidR="00525ED6" w:rsidRPr="00525ED6">
        <w:rPr>
          <w:noProof/>
        </w:rPr>
        <w:t>(Ram and Hadany 2014b)</w:t>
      </w:r>
      <w:r w:rsidR="00525ED6">
        <w:fldChar w:fldCharType="end"/>
      </w:r>
      <w:r>
        <w:t xml:space="preserve">. My new </w:t>
      </w:r>
      <w:r w:rsidR="00525ED6">
        <w:t>approach</w:t>
      </w:r>
      <w:r>
        <w:t xml:space="preserve"> for determining the probability that a mutation is beneficial</w:t>
      </w:r>
      <w:r w:rsidR="00525ED6">
        <w:t xml:space="preserve"> is</w:t>
      </w:r>
      <w:r>
        <w:t xml:space="preserve"> therefore an important step towards </w:t>
      </w:r>
      <w:r w:rsidR="002E2F7D">
        <w:t>understanding the evolutionary origi</w:t>
      </w:r>
      <w:r w:rsidR="00525ED6">
        <w:t>n of stress-induced mutagenesis</w:t>
      </w:r>
      <w:r>
        <w:t>.</w:t>
      </w:r>
    </w:p>
    <w:p w:rsidR="00D273CD" w:rsidDel="005F4023" w:rsidRDefault="00D273CD">
      <w:pPr>
        <w:spacing w:line="276" w:lineRule="auto"/>
        <w:ind w:firstLine="0"/>
        <w:jc w:val="left"/>
        <w:rPr>
          <w:del w:id="349" w:author="Yoav Ram" w:date="2016-01-31T14:25:00Z"/>
          <w:rFonts w:eastAsiaTheme="majorEastAsia"/>
          <w:b/>
          <w:bCs/>
          <w:sz w:val="28"/>
          <w:szCs w:val="28"/>
        </w:rPr>
      </w:pPr>
      <w:del w:id="350" w:author="Yoav Ram" w:date="2016-01-31T14:25:00Z">
        <w:r w:rsidDel="005F4023">
          <w:lastRenderedPageBreak/>
          <w:br w:type="page"/>
        </w:r>
      </w:del>
    </w:p>
    <w:p w:rsidR="005A0117" w:rsidRDefault="005A0117" w:rsidP="005F4023">
      <w:pPr>
        <w:pStyle w:val="Heading2"/>
        <w:pPrChange w:id="351" w:author="Yoav Ram" w:date="2016-01-31T14:25:00Z">
          <w:pPr>
            <w:pStyle w:val="Heading2"/>
          </w:pPr>
        </w:pPrChange>
      </w:pPr>
      <w:bookmarkStart w:id="352" w:name="_Toc442014116"/>
      <w:r>
        <w:t>Methods</w:t>
      </w:r>
      <w:r w:rsidR="00137E38">
        <w:t xml:space="preserve"> overview</w:t>
      </w:r>
      <w:bookmarkEnd w:id="352"/>
    </w:p>
    <w:p w:rsidR="005A0117" w:rsidRDefault="00114B96" w:rsidP="00114B96">
      <w:pPr>
        <w:jc w:val="left"/>
      </w:pPr>
      <w:r>
        <w:t xml:space="preserve">Next, I will discuss </w:t>
      </w:r>
      <w:r w:rsidR="004801C1">
        <w:t xml:space="preserve">several theory-oriented methods which I </w:t>
      </w:r>
      <w:r>
        <w:t>used during my PhD research</w:t>
      </w:r>
      <w:r w:rsidR="004801C1">
        <w:t>.</w:t>
      </w:r>
    </w:p>
    <w:p w:rsidR="00A6092D" w:rsidRDefault="00A6092D" w:rsidP="005E24C3">
      <w:pPr>
        <w:pStyle w:val="Heading3"/>
      </w:pPr>
      <w:bookmarkStart w:id="353" w:name="_Toc442014117"/>
      <w:r>
        <w:t>Individual-based simulations</w:t>
      </w:r>
      <w:bookmarkEnd w:id="353"/>
    </w:p>
    <w:p w:rsidR="00A6092D" w:rsidRDefault="00D273CD" w:rsidP="00354BBF">
      <w:pPr>
        <w:jc w:val="left"/>
      </w:pPr>
      <w:r>
        <w:t>I</w:t>
      </w:r>
      <w:r w:rsidR="00A6092D">
        <w:t xml:space="preserve">ndividual-based simulations (also called </w:t>
      </w:r>
      <w:r w:rsidR="00A6092D">
        <w:rPr>
          <w:i/>
          <w:iCs/>
        </w:rPr>
        <w:t>agent-based simulations</w:t>
      </w:r>
      <w:r w:rsidR="00A6092D">
        <w:t>)</w:t>
      </w:r>
      <w:r>
        <w:t xml:space="preserve"> are composed of</w:t>
      </w:r>
      <w:r w:rsidR="00A6092D">
        <w:t xml:space="preserve"> </w:t>
      </w:r>
      <w:r w:rsidR="005F7927">
        <w:t>population</w:t>
      </w:r>
      <w:r>
        <w:t>s</w:t>
      </w:r>
      <w:r w:rsidR="005F7927">
        <w:t xml:space="preserve"> of individu</w:t>
      </w:r>
      <w:r>
        <w:t>als and a set of rules for the individuals'</w:t>
      </w:r>
      <w:r w:rsidR="005F7927">
        <w:t xml:space="preserve"> life cycle and interactions</w:t>
      </w:r>
      <w:r w:rsidR="00354BBF">
        <w:t xml:space="preserve">. These rules are </w:t>
      </w:r>
      <w:r w:rsidR="005F7927">
        <w:t>often</w:t>
      </w:r>
      <w:r w:rsidR="00354BBF">
        <w:t xml:space="preserve"> </w:t>
      </w:r>
      <w:commentRangeStart w:id="354"/>
      <w:r w:rsidR="00354BBF">
        <w:t>defined using parameters and</w:t>
      </w:r>
      <w:r w:rsidR="005F7927">
        <w:t xml:space="preserve"> include stochastic element</w:t>
      </w:r>
      <w:r w:rsidR="00354BBF">
        <w:t>s</w:t>
      </w:r>
      <w:commentRangeEnd w:id="354"/>
      <w:r w:rsidR="00334CDC">
        <w:rPr>
          <w:rStyle w:val="CommentReference"/>
        </w:rPr>
        <w:commentReference w:id="354"/>
      </w:r>
      <w:r w:rsidR="005F7927">
        <w:t xml:space="preserve">.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354BBF">
      <w:pPr>
        <w:jc w:val="left"/>
      </w:pPr>
      <w:r>
        <w:t xml:space="preserve">To study competitions between different mutator alleles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w:t>
      </w:r>
      <w:del w:id="355" w:author="Yoav Ram" w:date="2016-01-31T14:26:00Z">
        <w:r w:rsidR="00354BBF" w:rsidDel="005F4023">
          <w:delText>re</w:delText>
        </w:r>
      </w:del>
      <w:r>
        <w:t xml:space="preserve">used </w:t>
      </w:r>
      <w:r w:rsidR="00354BBF">
        <w:t>in a separate</w:t>
      </w:r>
      <w:r>
        <w:t xml:space="preserve"> research</w:t>
      </w:r>
      <w:r w:rsidR="00354BBF">
        <w:t xml:space="preserve"> project</w:t>
      </w:r>
      <w:r>
        <w:t xml:space="preserve">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xml:space="preserve">. The software allows the definition of life 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 xml:space="preserve">over 100,000 </w:t>
      </w:r>
      <w:commentRangeStart w:id="356"/>
      <w:r>
        <w:t>simulations</w:t>
      </w:r>
      <w:commentRangeEnd w:id="356"/>
      <w:r w:rsidR="006D2598">
        <w:rPr>
          <w:rStyle w:val="CommentReference"/>
        </w:rPr>
        <w:commentReference w:id="356"/>
      </w:r>
      <w:r>
        <w:t xml:space="preserve"> </w:t>
      </w:r>
      <w:r w:rsidR="00354BBF">
        <w:t>on the Hadany computer cluster.</w:t>
      </w:r>
    </w:p>
    <w:p w:rsidR="00073D1D" w:rsidRDefault="008C2F88" w:rsidP="005E24C3">
      <w:pPr>
        <w:pStyle w:val="Heading3"/>
        <w:rPr>
          <w:rFonts w:eastAsiaTheme="minorEastAsia"/>
        </w:rPr>
      </w:pPr>
      <w:bookmarkStart w:id="357" w:name="_Toc442014118"/>
      <w:r>
        <w:t>Wright-Fisher models</w:t>
      </w:r>
      <w:bookmarkEnd w:id="357"/>
      <w:r>
        <w:t xml:space="preserve">  </w:t>
      </w:r>
    </w:p>
    <w:p w:rsidR="00073D1D" w:rsidRDefault="00B91A69" w:rsidP="006D2598">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A831E0"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61262C">
      <w:pPr>
        <w:jc w:val="left"/>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w:t>
      </w:r>
      <w:r w:rsidR="00B91A69">
        <w:t xml:space="preserve">Wright-Fisher </w:t>
      </w:r>
      <w:r>
        <w:t xml:space="preserve">model. In computational analysis, one attempts to </w:t>
      </w:r>
      <w:r>
        <w:lastRenderedPageBreak/>
        <w:t xml:space="preserve">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3710F8" w:rsidP="00B918B2">
      <w:pPr>
        <w:jc w:val="left"/>
      </w:pPr>
      <w:r>
        <w:t xml:space="preserve">At </w:t>
      </w:r>
      <w:r w:rsidR="00A6092D">
        <w:t>the mutation-selection balance</w:t>
      </w:r>
      <w:commentRangeStart w:id="358"/>
      <w:r w:rsidR="00A6092D">
        <w:t xml:space="preserve">, the equilibrium of </w:t>
      </w:r>
      <w:r>
        <w:t>a</w:t>
      </w:r>
      <w:r w:rsidR="00A6092D">
        <w:t xml:space="preserve"> model</w:t>
      </w:r>
      <w:r>
        <w:t xml:space="preserve"> that</w:t>
      </w:r>
      <w:r w:rsidR="00B918B2">
        <w:t xml:space="preserve"> only</w:t>
      </w:r>
      <w:r>
        <w:t xml:space="preserve"> includes natural selection and mutation</w:t>
      </w:r>
      <w:r w:rsidR="00A6092D">
        <w:t xml:space="preserve">, </w:t>
      </w:r>
      <w:commentRangeEnd w:id="358"/>
      <w:r w:rsidR="00797FA9">
        <w:rPr>
          <w:rStyle w:val="CommentReference"/>
        </w:rPr>
        <w:commentReference w:id="358"/>
      </w:r>
      <w:r w:rsidR="00A6092D">
        <w:t>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6092D">
        <w:fldChar w:fldCharType="separate"/>
      </w:r>
      <w:r w:rsidR="00D61669" w:rsidRPr="00D61669">
        <w:rPr>
          <w:noProof/>
        </w:rPr>
        <w:t>(Ram and Hadany 2012; Ram and Hadany 2014b)</w:t>
      </w:r>
      <w:r w:rsidR="00A6092D">
        <w:fldChar w:fldCharType="end"/>
      </w:r>
      <w:r w:rsidR="00B918B2">
        <w:t xml:space="preserve"> using eigenvalue analysis and </w:t>
      </w:r>
      <w:r w:rsidR="00A6092D">
        <w:t xml:space="preserve">found an analytical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rsidR="00A6092D">
        <w:t xml:space="preserve">. I have also developed </w:t>
      </w:r>
      <w:r w:rsidR="00B91A69">
        <w:t>software</w:t>
      </w:r>
      <w:r w:rsidR="00A6092D">
        <w:t xml:space="preserve"> for calculating the</w:t>
      </w:r>
      <w:r w:rsidR="00B918B2">
        <w:t xml:space="preserve"> expected</w:t>
      </w:r>
      <w:r w:rsidR="00A6092D">
        <w:t xml:space="preserv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manualFormatting" : "(Ram and Hadany 2014b; see supplementry material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Ram and Hadany 2014b; see supplementry</w:t>
      </w:r>
      <w:r w:rsidR="00B918B2">
        <w:rPr>
          <w:noProof/>
        </w:rPr>
        <w:t xml:space="preserve"> material</w:t>
      </w:r>
      <w:r w:rsidR="00D61669" w:rsidRPr="00D61669">
        <w:rPr>
          <w:noProof/>
        </w:rPr>
        <w:t xml:space="preserve"> at </w:t>
      </w:r>
      <w:hyperlink r:id="rId15"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rsidR="00A6092D">
        <w:t>.</w:t>
      </w:r>
    </w:p>
    <w:p w:rsidR="001101C2" w:rsidDel="005F4023" w:rsidRDefault="00B918B2" w:rsidP="00B918B2">
      <w:pPr>
        <w:jc w:val="left"/>
        <w:rPr>
          <w:del w:id="359" w:author="Yoav Ram" w:date="2016-01-31T14:26:00Z"/>
        </w:rPr>
      </w:pPr>
      <w:del w:id="360" w:author="Yoav Ram" w:date="2016-01-31T14:26:00Z">
        <w:r w:rsidDel="005F4023">
          <w:delText>F</w:delText>
        </w:r>
        <w:r w:rsidR="00A6092D" w:rsidDel="005F4023">
          <w:delText>ocusing on competitions between mutator alleles, I have developed</w:delText>
        </w:r>
        <w:r w:rsidR="00B91A69" w:rsidDel="005F4023">
          <w:delText xml:space="preserve"> a software implementation of the Wright-Fisher model with </w:delText>
        </w:r>
        <w:r w:rsidDel="005F4023">
          <w:delText xml:space="preserve">multiple loci, fluctuating </w:delText>
        </w:r>
        <w:r w:rsidR="00B91A69" w:rsidDel="005F4023">
          <w:delText xml:space="preserve">selection, </w:delText>
        </w:r>
        <w:r w:rsidDel="005F4023">
          <w:delText>stress-induced mutagenesis</w:delText>
        </w:r>
        <w:r w:rsidR="00B91A69" w:rsidDel="005F4023">
          <w:delText xml:space="preserve">, random genetic drift, and </w:delText>
        </w:r>
        <w:r w:rsidDel="005F4023">
          <w:delText xml:space="preserve">stress-induced </w:delText>
        </w:r>
        <w:r w:rsidR="00B91A69" w:rsidDel="005F4023">
          <w:delText xml:space="preserve">recombination (in the form of gene conversion). </w:delText>
        </w:r>
        <w:r w:rsidR="001101C2" w:rsidDel="005F4023">
          <w:delText>These simulations (so called because of the stochastic element of random genetic drift) were used to run competitions between different mutator alleles in the presence of different levels of recombination.</w:delText>
        </w:r>
        <w:r w:rsidDel="005F4023">
          <w:delText xml:space="preserve"> The software was written in order to accommodate different kinds of evolutionary simulations so that it could be reused in other research projects and by other researchers. </w:delText>
        </w:r>
      </w:del>
    </w:p>
    <w:p w:rsidR="00471DE2" w:rsidRDefault="00B918B2" w:rsidP="00797FA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w:t>
      </w:r>
    </w:p>
    <w:p w:rsidR="00A6092D" w:rsidRPr="001101C2" w:rsidRDefault="00D61669" w:rsidP="0056210B">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6"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E24C3">
      <w:pPr>
        <w:pStyle w:val="Heading3"/>
      </w:pPr>
      <w:bookmarkStart w:id="361" w:name="_Toc442014119"/>
      <w:r>
        <w:t>Branching processes</w:t>
      </w:r>
      <w:bookmarkEnd w:id="361"/>
    </w:p>
    <w:p w:rsidR="001101C2" w:rsidRPr="001101C2" w:rsidRDefault="001101C2" w:rsidP="00B918B2">
      <w:pPr>
        <w:jc w:val="left"/>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xml:space="preserve">, </w:t>
      </w:r>
      <w:r w:rsidR="00B918B2">
        <w:t>a crucial</w:t>
      </w:r>
      <w:r>
        <w:t xml:space="preserve"> step in calculating the r</w:t>
      </w:r>
      <w:r w:rsidR="003D3AA1">
        <w:t>ate of adaptation.</w:t>
      </w:r>
    </w:p>
    <w:p w:rsidR="003D3AA1" w:rsidRDefault="00A6092D" w:rsidP="005E24C3">
      <w:pPr>
        <w:pStyle w:val="Heading3"/>
      </w:pPr>
      <w:bookmarkStart w:id="362" w:name="_Toc442014120"/>
      <w:r>
        <w:t xml:space="preserve">Probability </w:t>
      </w:r>
      <w:r w:rsidR="003D3AA1">
        <w:t>theory</w:t>
      </w:r>
      <w:bookmarkEnd w:id="362"/>
    </w:p>
    <w:p w:rsidR="00073D1D" w:rsidRDefault="003D3AA1" w:rsidP="00B918B2">
      <w:pPr>
        <w:jc w:val="left"/>
      </w:pPr>
      <w:r>
        <w:lastRenderedPageBreak/>
        <w:t xml:space="preserve">For my third </w:t>
      </w:r>
      <w:r w:rsidR="00B918B2">
        <w:t>peer-reviewed</w:t>
      </w:r>
      <w:r>
        <w:t xml:space="preserve">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and </w:t>
      </w:r>
      <w:commentRangeStart w:id="363"/>
      <w:r w:rsidR="00401C3B">
        <w:t>interacted with</w:t>
      </w:r>
      <w:commentRangeEnd w:id="363"/>
      <w:r w:rsidR="00E52162">
        <w:rPr>
          <w:rStyle w:val="CommentReference"/>
        </w:rPr>
        <w:commentReference w:id="363"/>
      </w:r>
      <w:r w:rsidR="00401C3B">
        <w:t xml:space="preserve"> at </w:t>
      </w:r>
      <w:hyperlink r:id="rId17" w:history="1">
        <w:r w:rsidR="00844DFD" w:rsidRPr="00B96811">
          <w:rPr>
            <w:rStyle w:val="Hyperlink"/>
          </w:rPr>
          <w:t>https://mybinder.org/repo/yoavram/FGMProb</w:t>
        </w:r>
      </w:hyperlink>
      <w:r w:rsidR="00844DFD">
        <w:t xml:space="preserve"> by opening the fil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5A0117" w:rsidRDefault="005A0117" w:rsidP="005F4023">
      <w:pPr>
        <w:ind w:firstLine="0"/>
        <w:jc w:val="left"/>
        <w:pPrChange w:id="364" w:author="Yoav Ram" w:date="2016-01-31T14:27:00Z">
          <w:pPr>
            <w:jc w:val="left"/>
          </w:pPr>
        </w:pPrChange>
      </w:pPr>
    </w:p>
    <w:p w:rsidR="00117E9C" w:rsidRDefault="00117E9C" w:rsidP="0056210B">
      <w:pPr>
        <w:pStyle w:val="Heading1"/>
      </w:pPr>
      <w:bookmarkStart w:id="365" w:name="_Toc442014121"/>
      <w:r>
        <w:t>Discussion</w:t>
      </w:r>
      <w:bookmarkEnd w:id="365"/>
    </w:p>
    <w:p w:rsidR="00A87BDA" w:rsidRDefault="00AC7BAB" w:rsidP="005F4023">
      <w:pPr>
        <w:jc w:val="left"/>
        <w:pPrChange w:id="366" w:author="Yoav Ram" w:date="2016-01-31T14:28:00Z">
          <w:pPr>
            <w:jc w:val="left"/>
          </w:pPr>
        </w:pPrChange>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for the </w:t>
      </w:r>
      <w:commentRangeStart w:id="367"/>
      <w:r w:rsidR="00A87BDA" w:rsidRPr="00A87BDA">
        <w:t>first</w:t>
      </w:r>
      <w:commentRangeEnd w:id="367"/>
      <w:r w:rsidR="00E52162">
        <w:rPr>
          <w:rStyle w:val="CommentReference"/>
        </w:rPr>
        <w:commentReference w:id="367"/>
      </w:r>
      <w:r w:rsidR="00A87BDA" w:rsidRPr="00A87BDA">
        <w:t xml:space="preserve"> time,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del w:id="368" w:author="Yoav Ram" w:date="2016-01-31T14:27:00Z">
        <w:r w:rsidR="00A87BDA" w:rsidRPr="00A87BDA" w:rsidDel="005F4023">
          <w:delText xml:space="preserve">, I have extended these models to include recombination; my results show that </w:delText>
        </w:r>
        <w:r w:rsidR="00A87BDA" w:rsidDel="005F4023">
          <w:delText>stress-induced mutagenesis</w:delText>
        </w:r>
        <w:r w:rsidR="00A87BDA" w:rsidRPr="00A87BDA" w:rsidDel="005F4023">
          <w:delText xml:space="preserve"> is still favored if the recombination rate is not too high (Ram </w:delText>
        </w:r>
        <w:r w:rsidR="00A87BDA" w:rsidDel="005F4023">
          <w:delText>and</w:delText>
        </w:r>
        <w:r w:rsidR="00A87BDA" w:rsidRPr="00A87BDA" w:rsidDel="005F4023">
          <w:delText xml:space="preserve"> Hadany, </w:delText>
        </w:r>
        <w:commentRangeStart w:id="369"/>
        <w:r w:rsidR="00A87BDA" w:rsidRPr="00A87BDA" w:rsidDel="005F4023">
          <w:delText>in preparation</w:delText>
        </w:r>
        <w:commentRangeEnd w:id="369"/>
        <w:r w:rsidR="00E52162" w:rsidDel="005F4023">
          <w:rPr>
            <w:rStyle w:val="CommentReference"/>
          </w:rPr>
          <w:commentReference w:id="369"/>
        </w:r>
        <w:r w:rsidR="00A87BDA" w:rsidRPr="00A87BDA" w:rsidDel="005F4023">
          <w:delText>). Third</w:delText>
        </w:r>
      </w:del>
      <w:r w:rsidR="00A87BDA" w:rsidRPr="00A87BDA">
        <w:t xml:space="preserve">,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w:t>
      </w:r>
      <w:del w:id="370" w:author="Yoav Ram" w:date="2016-01-31T14:28:00Z">
        <w:r w:rsidR="00A87BDA" w:rsidDel="005F4023">
          <w:delText>Fourth</w:delText>
        </w:r>
      </w:del>
      <w:ins w:id="371" w:author="Yoav Ram" w:date="2016-01-31T14:28:00Z">
        <w:r w:rsidR="005F4023">
          <w:t>Third</w:t>
        </w:r>
      </w:ins>
      <w:r w:rsidR="00A87BDA">
        <w:t>, I</w:t>
      </w:r>
      <w:r w:rsidR="00EB04A9">
        <w:t xml:space="preserve"> ha</w:t>
      </w:r>
      <w:r w:rsidR="00A87BDA">
        <w:t xml:space="preserve">ve developed a new method for </w:t>
      </w:r>
      <w:r w:rsidR="00EB04A9">
        <w:t>determining</w:t>
      </w:r>
      <w:r w:rsidR="00A87BDA">
        <w:t xml:space="preserve"> the probability that a mutation is beneficial</w:t>
      </w:r>
      <w:r w:rsidR="00EB04A9">
        <w:t xml:space="preserve">: </w:t>
      </w:r>
      <w:r w:rsidR="00A87BDA">
        <w:t xml:space="preserve">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EB04A9">
      <w:pPr>
        <w:jc w:val="left"/>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w:t>
      </w:r>
      <w:r w:rsidR="00EB04A9">
        <w:t>many authors doubted</w:t>
      </w:r>
      <w:r>
        <w:t xml:space="preserve"> if stress</w:t>
      </w:r>
      <w:r w:rsidR="00EB04A9">
        <w:t xml:space="preserve">-induced mutagenesis can have a significant adaptive advantage, </w:t>
      </w:r>
      <w:r>
        <w:t>if such an advantage can lead to its evolution and maintenance in natural populations</w:t>
      </w:r>
      <w:r w:rsidR="00EB04A9">
        <w:t>, and if it stress-induced mutagenesis has an important role in evolution</w:t>
      </w:r>
      <w:r>
        <w:t xml:space="preserve"> </w:t>
      </w:r>
      <w:r>
        <w:fldChar w:fldCharType="begin" w:fldLock="1"/>
      </w:r>
      <w:r w:rsidR="00594FAE">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 Roth et al. 2006)", "plainTextFormattedCitation" : "(Tenaillon et al. 2001; Tenaillon, Denamur, and Matic 2004; Saint-Ruf and Matic 2006; Lenski and Sniegowski 1995; Roth et al. 2006)", "previouslyFormattedCitation" : "(Tenaillon et al. 2001; Tenaillon, Denamur, and Matic 2004; Saint-Ruf and Matic 2006; Lenski and Sniegowski 1995; Roth et al. 2006)" }, "properties" : { "noteIndex" : 0 }, "schema" : "https://github.com/citation-style-language/schema/raw/master/csl-citation.json" }</w:instrText>
      </w:r>
      <w:r>
        <w:fldChar w:fldCharType="separate"/>
      </w:r>
      <w:r w:rsidR="006619CC" w:rsidRPr="006619CC">
        <w:rPr>
          <w:noProof/>
        </w:rPr>
        <w:t>(Tenaillon et al. 2001; Tenaillon, Denamur, and Matic 2004; Saint-Ruf and Matic 2006; Lenski and Sniegowski 1995; Roth et al. 2006)</w:t>
      </w:r>
      <w:r>
        <w:fldChar w:fldCharType="end"/>
      </w:r>
      <w:r>
        <w:t xml:space="preserve">. </w:t>
      </w:r>
    </w:p>
    <w:p w:rsidR="00924809" w:rsidRDefault="00924809" w:rsidP="005F4023">
      <w:pPr>
        <w:jc w:val="left"/>
        <w:pPrChange w:id="372" w:author="Yoav Ram" w:date="2016-01-31T14:28:00Z">
          <w:pPr>
            <w:jc w:val="left"/>
          </w:pPr>
        </w:pPrChange>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del w:id="373" w:author="Yoav Ram" w:date="2016-01-31T14:28:00Z">
        <w:r w:rsidR="001B0743" w:rsidDel="005F4023">
          <w:delText xml:space="preserve"> Furthermore, this evolutionary advantage persists even in the </w:delText>
        </w:r>
        <w:r w:rsidR="00EB04A9" w:rsidDel="005F4023">
          <w:delText xml:space="preserve">presence of rare recombination, </w:delText>
        </w:r>
        <w:r w:rsidR="001B0743" w:rsidDel="005F4023">
          <w:delText>suggesting that stress-induced mutagenesis can evolve in microbial species that experience</w:delText>
        </w:r>
        <w:r w:rsidR="00AC7BAB" w:rsidDel="005F4023">
          <w:delText xml:space="preserve"> limited recombination.</w:delText>
        </w:r>
      </w:del>
    </w:p>
    <w:p w:rsidR="00AC7BAB" w:rsidRDefault="00AC7BAB" w:rsidP="00EB04A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and that selection acts to reduce the mutation rate</w:t>
      </w:r>
      <w:r w:rsidR="00EB04A9">
        <w:t xml:space="preserve"> </w:t>
      </w:r>
      <w:r w:rsidR="00EB04A9">
        <w:fldChar w:fldCharType="begin" w:fldLock="1"/>
      </w:r>
      <w:r w:rsidR="00EB04A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rsidR="00EB04A9">
        <w:fldChar w:fldCharType="separate"/>
      </w:r>
      <w:r w:rsidR="00EB04A9" w:rsidRPr="00AC7BAB">
        <w:rPr>
          <w:noProof/>
        </w:rPr>
        <w:t>(Kimura and Maruyama 1966)</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w:t>
      </w:r>
      <w:r w:rsidR="00EB04A9">
        <w:t xml:space="preserve">natural </w:t>
      </w:r>
      <w:r w:rsidRPr="00AC7BAB">
        <w:t xml:space="preserve">selection </w:t>
      </w:r>
      <w:r>
        <w:t xml:space="preserve">only </w:t>
      </w:r>
      <w:r w:rsidRPr="00EB04A9">
        <w:t xml:space="preserve">acts to reduce the mutation rates of individuals with above average fitness. In contrast, selection acts to increase the </w:t>
      </w:r>
      <w:r w:rsidRPr="00EB04A9">
        <w:lastRenderedPageBreak/>
        <w:t>mutation rate of individuals with below average fitness, even in a constant environment</w:t>
      </w:r>
      <w:r>
        <w:t xml:space="preserve">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EB04A9">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w:t>
      </w:r>
      <w:r w:rsidR="00EB04A9">
        <w:t xml:space="preserve">DNA replication proofing and </w:t>
      </w:r>
      <w:r w:rsidR="001B0743">
        <w:t xml:space="preserve">error correction </w:t>
      </w:r>
      <w:r w:rsidR="00EB04A9">
        <w:t>systems</w:t>
      </w:r>
      <w:r w:rsidR="001B0743">
        <w:t xml:space="preserve">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A167F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commentRangeStart w:id="374"/>
      <w:r w:rsidR="001B0743">
        <w:fldChar w:fldCharType="begin" w:fldLock="1"/>
      </w:r>
      <w:r w:rsidR="00B56FF9">
        <w:instrText>ADDIN CSL_CITATION { "citationItems" : [ { "id" : "ITEM-1",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1",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Johnson 1999)", "plainTextFormattedCitation" : "(Johnson 1999)", "previouslyFormattedCitation" : "(Johnson 1999)" }, "properties" : { "noteIndex" : 0 }, "schema" : "https://github.com/citation-style-language/schema/raw/master/csl-citation.json" }</w:instrText>
      </w:r>
      <w:r w:rsidR="001B0743">
        <w:fldChar w:fldCharType="separate"/>
      </w:r>
      <w:r w:rsidR="001B0743" w:rsidRPr="001B0743">
        <w:rPr>
          <w:noProof/>
        </w:rPr>
        <w:t>(Johnson 1999)</w:t>
      </w:r>
      <w:r w:rsidR="001B0743">
        <w:fldChar w:fldCharType="end"/>
      </w:r>
      <w:commentRangeEnd w:id="374"/>
      <w:r w:rsidR="00556F7C">
        <w:rPr>
          <w:rStyle w:val="CommentReference"/>
        </w:rPr>
        <w:commentReference w:id="374"/>
      </w:r>
      <w:r w:rsidR="001B0743">
        <w:t xml:space="preserve"> to my models to</w:t>
      </w:r>
      <w:r w:rsidR="00EB04A9">
        <w:t xml:space="preserve"> try and </w:t>
      </w:r>
      <w:r w:rsidR="001B0743">
        <w:t xml:space="preserve">find how </w:t>
      </w:r>
      <w:r w:rsidR="00EB04A9">
        <w:t xml:space="preserve">the </w:t>
      </w:r>
      <w:commentRangeStart w:id="375"/>
      <w:r w:rsidR="001B0743" w:rsidRPr="00EB04A9">
        <w:rPr>
          <w:i/>
          <w:iCs/>
        </w:rPr>
        <w:t>cost</w:t>
      </w:r>
      <w:r w:rsidR="00EB04A9" w:rsidRPr="00EB04A9">
        <w:rPr>
          <w:i/>
          <w:iCs/>
        </w:rPr>
        <w:t xml:space="preserve"> of fidelity</w:t>
      </w:r>
      <w:commentRangeEnd w:id="375"/>
      <w:r w:rsidR="00556F7C">
        <w:rPr>
          <w:rStyle w:val="CommentReference"/>
        </w:rPr>
        <w:commentReference w:id="375"/>
      </w:r>
      <w:r w:rsidR="001B0743">
        <w:t xml:space="preserve"> affects the evolutionary advantage of stress-induced mutagenesis.</w:t>
      </w:r>
    </w:p>
    <w:p w:rsidR="00B56FF9" w:rsidRDefault="00B56FF9" w:rsidP="00E93735">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Pr>
          <w:lang w:bidi="hi-IN"/>
        </w:rPr>
        <w:t>;</w:t>
      </w:r>
      <w:r w:rsidRPr="00BA2B02">
        <w:rPr>
          <w:lang w:bidi="hi-IN"/>
        </w:rPr>
        <w:t xml:space="preserve"> </w:t>
      </w:r>
      <w:del w:id="376" w:author="lilach" w:date="2016-01-05T14:57:00Z">
        <w:r w:rsidRPr="00BA2B02" w:rsidDel="00E93735">
          <w:rPr>
            <w:lang w:bidi="hi-IN"/>
          </w:rPr>
          <w:delText xml:space="preserve">this </w:delText>
        </w:r>
        <w:commentRangeStart w:id="377"/>
        <w:r w:rsidRPr="00BA2B02" w:rsidDel="00E93735">
          <w:rPr>
            <w:lang w:bidi="hi-IN"/>
          </w:rPr>
          <w:delText xml:space="preserve">is probably </w:delText>
        </w:r>
      </w:del>
      <w:commentRangeEnd w:id="377"/>
      <w:r w:rsidR="00E93735">
        <w:rPr>
          <w:rStyle w:val="CommentReference"/>
        </w:rPr>
        <w:commentReference w:id="377"/>
      </w:r>
      <w:del w:id="378" w:author="lilach" w:date="2016-01-05T14:57:00Z">
        <w:r w:rsidRPr="00BA2B02" w:rsidDel="00E93735">
          <w:rPr>
            <w:lang w:bidi="hi-IN"/>
          </w:rPr>
          <w:delText>the case in other organisms</w:delText>
        </w:r>
        <w:r w:rsidR="00AC7BAB" w:rsidDel="00E93735">
          <w:rPr>
            <w:lang w:bidi="hi-IN"/>
          </w:rPr>
          <w:delText>, too</w:delText>
        </w:r>
        <w:r w:rsidRPr="00BA2B02" w:rsidDel="00E93735">
          <w:rPr>
            <w:lang w:bidi="hi-IN"/>
          </w:rPr>
          <w:delText>.</w:delText>
        </w:r>
      </w:del>
    </w:p>
    <w:p w:rsidR="00AB35D0" w:rsidRDefault="00AB35D0" w:rsidP="00E93735">
      <w:pPr>
        <w:jc w:val="left"/>
      </w:pPr>
      <w:r>
        <w:t xml:space="preserve">The </w:t>
      </w:r>
      <w:r>
        <w:rPr>
          <w:i/>
          <w:iCs/>
        </w:rPr>
        <w:t xml:space="preserve">drift barrier </w:t>
      </w:r>
      <w:r w:rsidRPr="00AB35D0">
        <w:rPr>
          <w:i/>
          <w:iCs/>
        </w:rPr>
        <w:t xml:space="preserve"> 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w:t>
      </w:r>
      <w:commentRangeStart w:id="379"/>
      <w:r>
        <w:t xml:space="preserve">: </w:t>
      </w:r>
      <w:r w:rsidR="005E24C3">
        <w:t xml:space="preserve">enzymes involved in DNA replication and proofing </w:t>
      </w:r>
      <w:r w:rsidR="00EB04A9">
        <w:t xml:space="preserve">induced during stress </w:t>
      </w:r>
      <w:r w:rsidR="00E93735">
        <w:t xml:space="preserve"> </w:t>
      </w:r>
      <w:r w:rsidR="00EB04A9">
        <w:t>did no</w:t>
      </w:r>
      <w:r>
        <w:t>t bec</w:t>
      </w:r>
      <w:r w:rsidR="00EB04A9">
        <w:t>o</w:t>
      </w:r>
      <w:r>
        <w:t xml:space="preserve">me error-prone because </w:t>
      </w:r>
      <w:r w:rsidR="00EB04A9">
        <w:t xml:space="preserve">natural </w:t>
      </w:r>
      <w:r>
        <w:t xml:space="preserve">selection favored the beneficial mutations generated during stress, but rather because </w:t>
      </w:r>
      <w:r w:rsidR="005E24C3">
        <w:t xml:space="preserve">they were </w:t>
      </w:r>
      <w:r>
        <w:t xml:space="preserve">only rarely expressed and therefore experienced less </w:t>
      </w:r>
      <w:r w:rsidR="00EB04A9">
        <w:t xml:space="preserve">natural </w:t>
      </w:r>
      <w:r>
        <w:t>selection</w:t>
      </w:r>
      <w:r w:rsidR="00EB04A9">
        <w:t xml:space="preserve"> on </w:t>
      </w:r>
      <w:r w:rsidR="005E24C3">
        <w:t xml:space="preserve">their </w:t>
      </w:r>
      <w:r w:rsidR="00EB04A9">
        <w:t>normal function</w:t>
      </w:r>
      <w:commentRangeEnd w:id="379"/>
      <w:r w:rsidR="00E93735">
        <w:rPr>
          <w:rStyle w:val="CommentReference"/>
        </w:rPr>
        <w:commentReference w:id="379"/>
      </w:r>
      <w:r w:rsidR="00EB04A9">
        <w:t xml:space="preserve">: </w:t>
      </w:r>
      <w:r w:rsidR="005E24C3">
        <w:t>maintaining high fidelity during DNA replication</w:t>
      </w:r>
      <w:r>
        <w:t xml:space="preserve">. This reduced selection allowed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t xml:space="preserve">frequency of stress that allow stress-induced mutagenesis to evolve without generation of beneficial </w:t>
      </w:r>
      <w:r w:rsidR="005E24C3">
        <w:t>mutations</w:t>
      </w:r>
      <w:r>
        <w:t>.</w:t>
      </w:r>
    </w:p>
    <w:p w:rsidR="001B0743" w:rsidRDefault="0051757E" w:rsidP="005E24C3">
      <w:pPr>
        <w:jc w:val="left"/>
      </w:pPr>
      <w:r>
        <w:lastRenderedPageBreak/>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w:t>
      </w:r>
      <w:r w:rsidR="005E24C3">
        <w:t>tion mean fitness or the parent</w:t>
      </w:r>
      <w:r>
        <w:t xml:space="preserve"> fitness, can be used to mitigate errors in fitness </w:t>
      </w:r>
      <w:commentRangeStart w:id="380"/>
      <w:r>
        <w:t>estimation</w:t>
      </w:r>
      <w:commentRangeEnd w:id="380"/>
      <w:r w:rsidR="00E93735">
        <w:rPr>
          <w:rStyle w:val="CommentReference"/>
        </w:rPr>
        <w:commentReference w:id="380"/>
      </w:r>
      <w:r>
        <w:t>.</w:t>
      </w:r>
    </w:p>
    <w:p w:rsidR="005E24C3" w:rsidRDefault="005E24C3" w:rsidP="005E24C3">
      <w:pPr>
        <w:pStyle w:val="Heading2"/>
      </w:pPr>
      <w:bookmarkStart w:id="381" w:name="_Toc442014122"/>
      <w:r>
        <w:t>Conclusions</w:t>
      </w:r>
      <w:bookmarkEnd w:id="381"/>
    </w:p>
    <w:p w:rsidR="00F00057" w:rsidRDefault="00CD0FE7" w:rsidP="00E93735">
      <w:pPr>
        <w:jc w:val="left"/>
      </w:pPr>
      <w:r>
        <w:t xml:space="preserve">Mutation is a fundamental evolutionary force and therefore affects diverse areas in biology. </w:t>
      </w:r>
      <w:commentRangeStart w:id="382"/>
      <w:r>
        <w:t>Pathog</w:t>
      </w:r>
      <w:commentRangeEnd w:id="382"/>
      <w:r w:rsidR="00E93735">
        <w:rPr>
          <w:rStyle w:val="CommentReference"/>
        </w:rPr>
        <w:commentReference w:id="382"/>
      </w:r>
      <w:proofErr w:type="gramStart"/>
      <w:r>
        <w:t>ens</w:t>
      </w:r>
      <w:proofErr w:type="gramEnd"/>
      <w:r>
        <w:t xml:space="preserve">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5E24C3">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2012)", "plainTextFormattedCitation" : "(2012)", "previouslyFormattedCitation" : "(2012)" }, "properties" : { "noteIndex" : 0 }, "schema" : "https://github.com/citation-style-language/schema/raw/master/csl-citation.json" }</w:instrText>
      </w:r>
      <w:r w:rsidR="005E24C3">
        <w:fldChar w:fldCharType="separate"/>
      </w:r>
      <w:r w:rsidR="005E24C3" w:rsidRPr="005E24C3">
        <w:rPr>
          <w:noProof/>
        </w:rPr>
        <w:t>(2012)</w:t>
      </w:r>
      <w:r w:rsidR="005E24C3">
        <w:fldChar w:fldCharType="end"/>
      </w:r>
      <w:r>
        <w:t xml:space="preserve"> demonstrated that stress-induced mutagenesis changes </w:t>
      </w:r>
      <w:r w:rsidR="00E93735">
        <w:t xml:space="preserve">the </w:t>
      </w:r>
      <w:r>
        <w:t>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860C44">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2007)", "plainTextFormattedCitation" : "(2007)", "previouslyFormattedCitation" : "(2007)" }, "properties" : { "noteIndex" : 0 }, "schema" : "https://github.com/citation-style-language/schema/raw/master/csl-citation.json" }</w:instrText>
      </w:r>
      <w:r>
        <w:fldChar w:fldCharType="separate"/>
      </w:r>
      <w:r w:rsidR="005E24C3" w:rsidRPr="005E24C3">
        <w:rPr>
          <w:noProof/>
        </w:rPr>
        <w:t>(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635E56">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r w:rsidR="00635E56">
        <w:t xml:space="preserve">than </w:t>
      </w:r>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5E24C3">
      <w:pPr>
        <w:jc w:val="left"/>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 chemotherapeutic drugs and radiation – </w:t>
      </w:r>
      <w:commentRangeStart w:id="383"/>
      <w:r>
        <w:t xml:space="preserve">as well as </w:t>
      </w:r>
      <w:r w:rsidR="005E24C3">
        <w:t xml:space="preserve">the abnormal </w:t>
      </w:r>
      <w:commentRangeEnd w:id="383"/>
      <w:r w:rsidR="00635E56">
        <w:rPr>
          <w:rStyle w:val="CommentReference"/>
        </w:rPr>
        <w:commentReference w:id="383"/>
      </w:r>
      <w:r>
        <w:t>growth of the tumor. It has been shown that mutagenesis i</w:t>
      </w:r>
      <w:r w:rsidR="005E24C3">
        <w:t>s</w:t>
      </w:r>
      <w:r>
        <w:t xml:space="preserve"> induced in cancer cells under 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C44ADB" w:rsidRPr="00CD0FE7" w:rsidRDefault="00C44ADB" w:rsidP="001F2A1B">
      <w:pPr>
        <w:jc w:val="left"/>
      </w:pPr>
      <w:r>
        <w:t xml:space="preserve">Most importantly, </w:t>
      </w:r>
      <w:r w:rsidR="00BB55CE">
        <w:t xml:space="preserve">my work contributes and supports the ongoing shift in our understanding of mutation as a regulated response to mal-adaptation and stress, rather than an </w:t>
      </w:r>
      <w:r w:rsidR="00BB55CE">
        <w:lastRenderedPageBreak/>
        <w:t xml:space="preserve">inevitable result of biophysical and biochemical processes. My results provide </w:t>
      </w:r>
      <w:del w:id="384" w:author="Yoav Ram" w:date="2016-01-19T10:36:00Z">
        <w:r w:rsidR="00BB55CE" w:rsidDel="001F2A1B">
          <w:delText xml:space="preserve">crucial </w:delText>
        </w:r>
      </w:del>
      <w:r w:rsidR="00BB55CE">
        <w:t>theoretical support to the observation that mutations are more likely t</w:t>
      </w:r>
      <w:r w:rsidR="005E24C3">
        <w:t>o occur in mal-adapted individuals and in stressful environments.</w:t>
      </w:r>
    </w:p>
    <w:p w:rsidR="0051757E" w:rsidRDefault="0051757E" w:rsidP="0056210B">
      <w:pPr>
        <w:jc w:val="left"/>
      </w:pPr>
    </w:p>
    <w:p w:rsidR="001B0743" w:rsidRDefault="001B0743" w:rsidP="0056210B">
      <w:pPr>
        <w:jc w:val="left"/>
      </w:pPr>
    </w:p>
    <w:p w:rsidR="00117E9C" w:rsidRDefault="00A87BDA" w:rsidP="0056210B">
      <w:pPr>
        <w:jc w:val="left"/>
      </w:pPr>
      <w:r>
        <w:t xml:space="preserve"> </w:t>
      </w:r>
      <w:r w:rsidR="00117E9C">
        <w:br w:type="page"/>
      </w:r>
    </w:p>
    <w:p w:rsidR="00117E9C" w:rsidRDefault="00117E9C" w:rsidP="0056210B">
      <w:pPr>
        <w:pStyle w:val="Heading1"/>
      </w:pPr>
      <w:bookmarkStart w:id="385" w:name="_Toc442014123"/>
      <w:r>
        <w:lastRenderedPageBreak/>
        <w:t>References</w:t>
      </w:r>
      <w:bookmarkEnd w:id="385"/>
    </w:p>
    <w:p w:rsidR="005F4023" w:rsidRPr="005F4023" w:rsidRDefault="005B7819"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5F4023" w:rsidRPr="005F4023">
        <w:rPr>
          <w:rFonts w:ascii="Times New Roman" w:hAnsi="Times New Roman" w:cs="Times New Roman"/>
          <w:noProof/>
          <w:szCs w:val="24"/>
        </w:rPr>
        <w:t xml:space="preserve">Agrawal, Aneil F. 2002. “Genetic Loads under Fitness-Dependent Mutation Rates.” </w:t>
      </w:r>
      <w:r w:rsidR="005F4023" w:rsidRPr="005F4023">
        <w:rPr>
          <w:rFonts w:ascii="Times New Roman" w:hAnsi="Times New Roman" w:cs="Times New Roman"/>
          <w:i/>
          <w:iCs/>
          <w:noProof/>
          <w:szCs w:val="24"/>
        </w:rPr>
        <w:t>Journal of Evolutionary Biology</w:t>
      </w:r>
      <w:r w:rsidR="005F4023" w:rsidRPr="005F4023">
        <w:rPr>
          <w:rFonts w:ascii="Times New Roman" w:hAnsi="Times New Roman" w:cs="Times New Roman"/>
          <w:noProof/>
          <w:szCs w:val="24"/>
        </w:rPr>
        <w:t xml:space="preserve"> 15 (6) (October 25): 1004–1010. doi:10.1046/j.1420-9101.2002.00464.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Al Mamun, Abu Amar M., Mary-Jane Lombardo, Chandan Shee, Andreas M. Lisewski, Caleb Gonzalez, Dongxu Lin, Ralf B. Nehring, et al. 2012. “Identity and Function of a Large Gene Network Underlying Mutagenic Repair of DNA Breaks.” </w:t>
      </w:r>
      <w:r w:rsidRPr="005F4023">
        <w:rPr>
          <w:rFonts w:ascii="Times New Roman" w:hAnsi="Times New Roman" w:cs="Times New Roman"/>
          <w:i/>
          <w:iCs/>
          <w:noProof/>
          <w:szCs w:val="24"/>
        </w:rPr>
        <w:t>Science</w:t>
      </w:r>
      <w:r w:rsidRPr="005F4023">
        <w:rPr>
          <w:rFonts w:ascii="Times New Roman" w:hAnsi="Times New Roman" w:cs="Times New Roman"/>
          <w:noProof/>
          <w:szCs w:val="24"/>
        </w:rPr>
        <w:t xml:space="preserve"> 338 (6112) (December 7): 1344–8. doi:10.1126/science.122668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Altenberg, Lee. 2011. “An Evolutionary Reduction Principle for Mutation Rates at Multiple Loci.” </w:t>
      </w:r>
      <w:r w:rsidRPr="005F4023">
        <w:rPr>
          <w:rFonts w:ascii="Times New Roman" w:hAnsi="Times New Roman" w:cs="Times New Roman"/>
          <w:i/>
          <w:iCs/>
          <w:noProof/>
          <w:szCs w:val="24"/>
        </w:rPr>
        <w:t>Bulletin of Mathematical Biology</w:t>
      </w:r>
      <w:r w:rsidRPr="005F4023">
        <w:rPr>
          <w:rFonts w:ascii="Times New Roman" w:hAnsi="Times New Roman" w:cs="Times New Roman"/>
          <w:noProof/>
          <w:szCs w:val="24"/>
        </w:rPr>
        <w:t xml:space="preserve"> 73 (6) (June): 1227–70. doi:10.1007/s11538-010-9557-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Boshoff, Helena I.M., Michael B Reed, Clifton E. Barry III, and Valerie Mizrahi. 2003. “DnaE2 Polymerase Contributes to In Vivo Survival and the Emergence of Drug Resistance in </w:t>
      </w:r>
      <w:r w:rsidRPr="005F4023">
        <w:rPr>
          <w:rFonts w:ascii="Times New Roman" w:hAnsi="Times New Roman" w:cs="Times New Roman"/>
          <w:i/>
          <w:iCs/>
          <w:noProof/>
          <w:szCs w:val="24"/>
        </w:rPr>
        <w:t>Mycobacterium Tuberculosis</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Cell</w:t>
      </w:r>
      <w:r w:rsidRPr="005F4023">
        <w:rPr>
          <w:rFonts w:ascii="Times New Roman" w:hAnsi="Times New Roman" w:cs="Times New Roman"/>
          <w:noProof/>
          <w:szCs w:val="24"/>
        </w:rPr>
        <w:t xml:space="preserve"> 113 (2) (April): 183–193. doi:10.1016/S0092-8674(03)00270-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Bristow, Robert G., and Richard P. Hill. 2008. “Hypoxia and Metabolism: Hypoxia, DNA Repair and Genetic Instability.” </w:t>
      </w:r>
      <w:r w:rsidRPr="005F4023">
        <w:rPr>
          <w:rFonts w:ascii="Times New Roman" w:hAnsi="Times New Roman" w:cs="Times New Roman"/>
          <w:i/>
          <w:iCs/>
          <w:noProof/>
          <w:szCs w:val="24"/>
        </w:rPr>
        <w:t>Nature Reviews. Cancer</w:t>
      </w:r>
      <w:r w:rsidRPr="005F4023">
        <w:rPr>
          <w:rFonts w:ascii="Times New Roman" w:hAnsi="Times New Roman" w:cs="Times New Roman"/>
          <w:noProof/>
          <w:szCs w:val="24"/>
        </w:rPr>
        <w:t xml:space="preserve"> 8 (3) (March): 180–92. doi:10.1038/nrc234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Cirz, Ryan T., Marcus B. Jones, Neill A. Gingles, Timothy D. Minogue, Behnam Jarrahi, Scott N. Peterson, and Floyd E. Romesberg. 2007. “Complete and SOS-Mediated Response of </w:t>
      </w:r>
      <w:r w:rsidRPr="005F4023">
        <w:rPr>
          <w:rFonts w:ascii="Times New Roman" w:hAnsi="Times New Roman" w:cs="Times New Roman"/>
          <w:i/>
          <w:iCs/>
          <w:noProof/>
          <w:szCs w:val="24"/>
        </w:rPr>
        <w:t>Staphylococcus Aureus</w:t>
      </w:r>
      <w:r w:rsidRPr="005F4023">
        <w:rPr>
          <w:rFonts w:ascii="Times New Roman" w:hAnsi="Times New Roman" w:cs="Times New Roman"/>
          <w:noProof/>
          <w:szCs w:val="24"/>
        </w:rPr>
        <w:t xml:space="preserve"> to the Antibiotic Ciprofloxacin.” </w:t>
      </w:r>
      <w:r w:rsidRPr="005F4023">
        <w:rPr>
          <w:rFonts w:ascii="Times New Roman" w:hAnsi="Times New Roman" w:cs="Times New Roman"/>
          <w:i/>
          <w:iCs/>
          <w:noProof/>
          <w:szCs w:val="24"/>
        </w:rPr>
        <w:t>Journal of Bacteriology</w:t>
      </w:r>
      <w:r w:rsidRPr="005F4023">
        <w:rPr>
          <w:rFonts w:ascii="Times New Roman" w:hAnsi="Times New Roman" w:cs="Times New Roman"/>
          <w:noProof/>
          <w:szCs w:val="24"/>
        </w:rPr>
        <w:t xml:space="preserve"> 189 (2) (January): 531–9. doi:10.1128/JB.01464-0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Cirz, Ryan T., and Floyd E. Romesberg. 2006. “Induction and Inhibition of Ciprofloxacin Resistance-Conferring Mutations in Hypermutator Bacteria.” </w:t>
      </w:r>
      <w:r w:rsidRPr="005F4023">
        <w:rPr>
          <w:rFonts w:ascii="Times New Roman" w:hAnsi="Times New Roman" w:cs="Times New Roman"/>
          <w:i/>
          <w:iCs/>
          <w:noProof/>
          <w:szCs w:val="24"/>
        </w:rPr>
        <w:t>Antimicrobial Agents and Chemotherapy</w:t>
      </w:r>
      <w:r w:rsidRPr="005F4023">
        <w:rPr>
          <w:rFonts w:ascii="Times New Roman" w:hAnsi="Times New Roman" w:cs="Times New Roman"/>
          <w:noProof/>
          <w:szCs w:val="24"/>
        </w:rPr>
        <w:t xml:space="preserve"> 50 (1) (January): 220–5. doi:10.1128/AAC.50.1.220-225.200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awson, Kevin J. 1998. “Evolutionarily Stable Mutation Rates.” </w:t>
      </w:r>
      <w:r w:rsidRPr="005F4023">
        <w:rPr>
          <w:rFonts w:ascii="Times New Roman" w:hAnsi="Times New Roman" w:cs="Times New Roman"/>
          <w:i/>
          <w:iCs/>
          <w:noProof/>
          <w:szCs w:val="24"/>
        </w:rPr>
        <w:t>Journal of Theoretical Biology</w:t>
      </w:r>
      <w:r w:rsidRPr="005F4023">
        <w:rPr>
          <w:rFonts w:ascii="Times New Roman" w:hAnsi="Times New Roman" w:cs="Times New Roman"/>
          <w:noProof/>
          <w:szCs w:val="24"/>
        </w:rPr>
        <w:t xml:space="preserve"> 194 (1) (September 7): 143–57. doi:10.1006/jtbi.1998.075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e Visser, J.Arjan G.M. 2002. “The Fate of Microbial Mutators.” </w:t>
      </w:r>
      <w:r w:rsidRPr="005F4023">
        <w:rPr>
          <w:rFonts w:ascii="Times New Roman" w:hAnsi="Times New Roman" w:cs="Times New Roman"/>
          <w:i/>
          <w:iCs/>
          <w:noProof/>
          <w:szCs w:val="24"/>
        </w:rPr>
        <w:t>Microbiology (Reading, England)</w:t>
      </w:r>
      <w:r w:rsidRPr="005F4023">
        <w:rPr>
          <w:rFonts w:ascii="Times New Roman" w:hAnsi="Times New Roman" w:cs="Times New Roman"/>
          <w:noProof/>
          <w:szCs w:val="24"/>
        </w:rPr>
        <w:t xml:space="preserve"> 148 (Pt 5) (May): 1247–5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e Visser, J.Arjan G.M., Clifford Zeyl, Philip J. Gerrish, Jeffrey L. Blanchard, and Richard E. Lenski. 1999. “Diminishing Returns from Mutation Supply Rate in Asexual Populations.” </w:t>
      </w:r>
      <w:r w:rsidRPr="005F4023">
        <w:rPr>
          <w:rFonts w:ascii="Times New Roman" w:hAnsi="Times New Roman" w:cs="Times New Roman"/>
          <w:i/>
          <w:iCs/>
          <w:noProof/>
          <w:szCs w:val="24"/>
        </w:rPr>
        <w:t>Science</w:t>
      </w:r>
      <w:r w:rsidRPr="005F4023">
        <w:rPr>
          <w:rFonts w:ascii="Times New Roman" w:hAnsi="Times New Roman" w:cs="Times New Roman"/>
          <w:noProof/>
          <w:szCs w:val="24"/>
        </w:rPr>
        <w:t xml:space="preserve"> 283 (5400) (January 15): 404–6. doi:10.1126/science.283.5400.40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ebora, Bernardo N., Luz E. Vidales, Rosario Ramírez, Mariana Ramírez, Eduardo A. Robleto, Ronald E. Yasbin, and Mario Pedraza-Reyes. 2010. “Mismatch Repair Modulation of MutY Activity Drives </w:t>
      </w:r>
      <w:r w:rsidRPr="005F4023">
        <w:rPr>
          <w:rFonts w:ascii="Times New Roman" w:hAnsi="Times New Roman" w:cs="Times New Roman"/>
          <w:i/>
          <w:iCs/>
          <w:noProof/>
          <w:szCs w:val="24"/>
        </w:rPr>
        <w:t>Bacillus Subtilis</w:t>
      </w:r>
      <w:r w:rsidRPr="005F4023">
        <w:rPr>
          <w:rFonts w:ascii="Times New Roman" w:hAnsi="Times New Roman" w:cs="Times New Roman"/>
          <w:noProof/>
          <w:szCs w:val="24"/>
        </w:rPr>
        <w:t xml:space="preserve"> Stationary-Phase Mutagenesis.” </w:t>
      </w:r>
      <w:r w:rsidRPr="005F4023">
        <w:rPr>
          <w:rFonts w:ascii="Times New Roman" w:hAnsi="Times New Roman" w:cs="Times New Roman"/>
          <w:i/>
          <w:iCs/>
          <w:noProof/>
          <w:szCs w:val="24"/>
        </w:rPr>
        <w:t>Journal of Bacteriology</w:t>
      </w:r>
      <w:r w:rsidRPr="005F4023">
        <w:rPr>
          <w:rFonts w:ascii="Times New Roman" w:hAnsi="Times New Roman" w:cs="Times New Roman"/>
          <w:noProof/>
          <w:szCs w:val="24"/>
        </w:rPr>
        <w:t xml:space="preserve"> 193 (1) (October): 236–45. doi:10.1128/JB.00940-1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Denamur, Erick, and Ivan Matic. 2006. “Evolution of Mutation Rates in Bacteria.” </w:t>
      </w:r>
      <w:r w:rsidRPr="005F4023">
        <w:rPr>
          <w:rFonts w:ascii="Times New Roman" w:hAnsi="Times New Roman" w:cs="Times New Roman"/>
          <w:i/>
          <w:iCs/>
          <w:noProof/>
          <w:szCs w:val="24"/>
        </w:rPr>
        <w:t>Molecular Microbiology</w:t>
      </w:r>
      <w:r w:rsidRPr="005F4023">
        <w:rPr>
          <w:rFonts w:ascii="Times New Roman" w:hAnsi="Times New Roman" w:cs="Times New Roman"/>
          <w:noProof/>
          <w:szCs w:val="24"/>
        </w:rPr>
        <w:t xml:space="preserve"> 60 (4) (May): 820–7. doi:10.1111/j.1365-2958.2006.05150.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Eshel, Ilan. 1981. “On the Survival Probability of a Slightly Advantageous Mutant Gene with a General Distribution of Progeny Size - a Branching Process Model.” </w:t>
      </w:r>
      <w:r w:rsidRPr="005F4023">
        <w:rPr>
          <w:rFonts w:ascii="Times New Roman" w:hAnsi="Times New Roman" w:cs="Times New Roman"/>
          <w:i/>
          <w:iCs/>
          <w:noProof/>
          <w:szCs w:val="24"/>
        </w:rPr>
        <w:t>Journal of Mathematical Biology</w:t>
      </w:r>
      <w:r w:rsidRPr="005F4023">
        <w:rPr>
          <w:rFonts w:ascii="Times New Roman" w:hAnsi="Times New Roman" w:cs="Times New Roman"/>
          <w:noProof/>
          <w:szCs w:val="24"/>
        </w:rPr>
        <w:t xml:space="preserve"> 12 (3) (August): 355–362. doi:10.1007/BF0027692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Eyre-Walker, Adam, and Peter D. Keightley. 2007. “The Distribution of Fitness Effects of </w:t>
      </w:r>
      <w:r w:rsidRPr="005F4023">
        <w:rPr>
          <w:rFonts w:ascii="Times New Roman" w:hAnsi="Times New Roman" w:cs="Times New Roman"/>
          <w:noProof/>
          <w:szCs w:val="24"/>
        </w:rPr>
        <w:lastRenderedPageBreak/>
        <w:t xml:space="preserve">New Mutations.” </w:t>
      </w:r>
      <w:r w:rsidRPr="005F4023">
        <w:rPr>
          <w:rFonts w:ascii="Times New Roman" w:hAnsi="Times New Roman" w:cs="Times New Roman"/>
          <w:i/>
          <w:iCs/>
          <w:noProof/>
          <w:szCs w:val="24"/>
        </w:rPr>
        <w:t>Nature Reviews. Genetics</w:t>
      </w:r>
      <w:r w:rsidRPr="005F4023">
        <w:rPr>
          <w:rFonts w:ascii="Times New Roman" w:hAnsi="Times New Roman" w:cs="Times New Roman"/>
          <w:noProof/>
          <w:szCs w:val="24"/>
        </w:rPr>
        <w:t xml:space="preserve"> 8 (8) (August): 610–8. doi:10.1038/nrg214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Fisher, R.A. 1930. </w:t>
      </w:r>
      <w:r w:rsidRPr="005F4023">
        <w:rPr>
          <w:rFonts w:ascii="Times New Roman" w:hAnsi="Times New Roman" w:cs="Times New Roman"/>
          <w:i/>
          <w:iCs/>
          <w:noProof/>
          <w:szCs w:val="24"/>
        </w:rPr>
        <w:t>The Genetical Theory of Natural Selection</w:t>
      </w:r>
      <w:r w:rsidRPr="005F4023">
        <w:rPr>
          <w:rFonts w:ascii="Times New Roman" w:hAnsi="Times New Roman" w:cs="Times New Roman"/>
          <w:noProof/>
          <w:szCs w:val="24"/>
        </w:rPr>
        <w:t>. Oxford: Clarendon Press.</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Foster, Patricia L. 2007. “Stress-Induced Mutagenesis in Bacteria.” </w:t>
      </w:r>
      <w:r w:rsidRPr="005F4023">
        <w:rPr>
          <w:rFonts w:ascii="Times New Roman" w:hAnsi="Times New Roman" w:cs="Times New Roman"/>
          <w:i/>
          <w:iCs/>
          <w:noProof/>
          <w:szCs w:val="24"/>
        </w:rPr>
        <w:t>Critical Reviews in Biochemistry and Molecular Biology</w:t>
      </w:r>
      <w:r w:rsidRPr="005F4023">
        <w:rPr>
          <w:rFonts w:ascii="Times New Roman" w:hAnsi="Times New Roman" w:cs="Times New Roman"/>
          <w:noProof/>
          <w:szCs w:val="24"/>
        </w:rPr>
        <w:t xml:space="preserve"> 42 (5): 373–97. doi:10.1080/1040923070164849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alhardo, Rodrigo S., Robert Do, Masami Yamada, Errol C. Friedberg, P. J. Hastings, Takehiko Nohmi, and Susan M. Rosenberg. 2009. “DinB Upregulation Is the Sole Role of the SOS Response in Stress-Induced Mutagenesis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182 (1) (May): 55–68. doi:10.1534/genetics.109.10073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alhardo, Rodrigo S., P. J. Hastings, and Susan M. Rosenberg. 2007. “Mutation as a Stress Response and the Regulation of Evolvability.” </w:t>
      </w:r>
      <w:r w:rsidRPr="005F4023">
        <w:rPr>
          <w:rFonts w:ascii="Times New Roman" w:hAnsi="Times New Roman" w:cs="Times New Roman"/>
          <w:i/>
          <w:iCs/>
          <w:noProof/>
          <w:szCs w:val="24"/>
        </w:rPr>
        <w:t>Critical Reviews in Biochemistry and Molecular Biology</w:t>
      </w:r>
      <w:r w:rsidRPr="005F4023">
        <w:rPr>
          <w:rFonts w:ascii="Times New Roman" w:hAnsi="Times New Roman" w:cs="Times New Roman"/>
          <w:noProof/>
          <w:szCs w:val="24"/>
        </w:rPr>
        <w:t xml:space="preserve"> 42 (5): 399–435. doi:10.1080/1040923070164850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entile, Christopher F, Szi-Chieh Yu, Sebastian Akle Serrano, Philip J. Gerrish, and Paul D. Sniegowski. 2011. “Competition between High- and Higher-Mutating Strains of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Biology Letters</w:t>
      </w:r>
      <w:r w:rsidRPr="005F4023">
        <w:rPr>
          <w:rFonts w:ascii="Times New Roman" w:hAnsi="Times New Roman" w:cs="Times New Roman"/>
          <w:noProof/>
          <w:szCs w:val="24"/>
        </w:rPr>
        <w:t xml:space="preserve"> 7 (3) (June 23): 422–4. doi:10.1098/rsbl.2010.103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ibson, Janet L., Mary-Jane Lombardo, Philip C. Thornton, Kenneth H. Hu, Rodrigo S. Galhardo, Bernadette Beadle, Anand Habib, et al. 2010. “The sigma(E) Stress Response Is Required for Stress-Induced Mutation and Amplification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Molecular Microbiology</w:t>
      </w:r>
      <w:r w:rsidRPr="005F4023">
        <w:rPr>
          <w:rFonts w:ascii="Times New Roman" w:hAnsi="Times New Roman" w:cs="Times New Roman"/>
          <w:noProof/>
          <w:szCs w:val="24"/>
        </w:rPr>
        <w:t xml:space="preserve"> 77 (2) (July): 415–30. doi:10.1111/j.1365-2958.2010.07213.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iraud, Antoine, Ivan Matic, Olivier Tenaillon, Antonio Clara, Miroslav Radman, Michel Fons, and François Taddei. 2001. “Costs and Benefits of High Mutation Rates: Adaptive Evolution of Bacteria in the Mouse Gut.” </w:t>
      </w:r>
      <w:r w:rsidRPr="005F4023">
        <w:rPr>
          <w:rFonts w:ascii="Times New Roman" w:hAnsi="Times New Roman" w:cs="Times New Roman"/>
          <w:i/>
          <w:iCs/>
          <w:noProof/>
          <w:szCs w:val="24"/>
        </w:rPr>
        <w:t>Science</w:t>
      </w:r>
      <w:r w:rsidRPr="005F4023">
        <w:rPr>
          <w:rFonts w:ascii="Times New Roman" w:hAnsi="Times New Roman" w:cs="Times New Roman"/>
          <w:noProof/>
          <w:szCs w:val="24"/>
        </w:rPr>
        <w:t xml:space="preserve"> 291 (5513) (March 30): 2606–8. doi:10.1126/science.105642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iraud, Antoine, Miroslav Radman, Ivan Matic, and François Taddei. 2001. “The Rise and Fall of Mutator Bacteria.” </w:t>
      </w:r>
      <w:r w:rsidRPr="005F4023">
        <w:rPr>
          <w:rFonts w:ascii="Times New Roman" w:hAnsi="Times New Roman" w:cs="Times New Roman"/>
          <w:i/>
          <w:iCs/>
          <w:noProof/>
          <w:szCs w:val="24"/>
        </w:rPr>
        <w:t>Current Opinion in Microbiology</w:t>
      </w:r>
      <w:r w:rsidRPr="005F4023">
        <w:rPr>
          <w:rFonts w:ascii="Times New Roman" w:hAnsi="Times New Roman" w:cs="Times New Roman"/>
          <w:noProof/>
          <w:szCs w:val="24"/>
        </w:rPr>
        <w:t xml:space="preserve"> 4 (5) (October): 582–585. doi:10.1016/S1369-5274(00)00254-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oho, Shaun, and Graham Bell. 2000. “Mild Environmental Stress Elicits Mutations Affecting Fitness in Chlamydomonas.” </w:t>
      </w:r>
      <w:r w:rsidRPr="005F4023">
        <w:rPr>
          <w:rFonts w:ascii="Times New Roman" w:hAnsi="Times New Roman" w:cs="Times New Roman"/>
          <w:i/>
          <w:iCs/>
          <w:noProof/>
          <w:szCs w:val="24"/>
        </w:rPr>
        <w:t>Proceedings of the Royal Society B: Biological Sciences</w:t>
      </w:r>
      <w:r w:rsidRPr="005F4023">
        <w:rPr>
          <w:rFonts w:ascii="Times New Roman" w:hAnsi="Times New Roman" w:cs="Times New Roman"/>
          <w:noProof/>
          <w:szCs w:val="24"/>
        </w:rPr>
        <w:t xml:space="preserve"> 267 (1439) (January 22): 123–9. doi:10.1098/rspb.2000.097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onzalez, Caleb, Lilach Hadany, Rebecca G. Ponder, Mellanie Price, P. J. Hastings, and Susan M. Rosenberg. 2008. “Mutability and Importance of a Hypermutable Cell Subpopulation That Produces Stress-Induced Mutants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PLoS Genetics</w:t>
      </w:r>
      <w:r w:rsidRPr="005F4023">
        <w:rPr>
          <w:rFonts w:ascii="Times New Roman" w:hAnsi="Times New Roman" w:cs="Times New Roman"/>
          <w:noProof/>
          <w:szCs w:val="24"/>
        </w:rPr>
        <w:t xml:space="preserve"> 4 (10) (January): e1000208. doi:10.1371/journal.pgen.100020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ressel, Jonathan. 2011. “Low Pesticide Rates May Hasten the Evolution of Resistance by Increasing Mutation Frequencies.” </w:t>
      </w:r>
      <w:r w:rsidRPr="005F4023">
        <w:rPr>
          <w:rFonts w:ascii="Times New Roman" w:hAnsi="Times New Roman" w:cs="Times New Roman"/>
          <w:i/>
          <w:iCs/>
          <w:noProof/>
          <w:szCs w:val="24"/>
        </w:rPr>
        <w:t>Pest Management Science</w:t>
      </w:r>
      <w:r w:rsidRPr="005F4023">
        <w:rPr>
          <w:rFonts w:ascii="Times New Roman" w:hAnsi="Times New Roman" w:cs="Times New Roman"/>
          <w:noProof/>
          <w:szCs w:val="24"/>
        </w:rPr>
        <w:t xml:space="preserve"> 67 (3) (March 14): 253–7. doi:10.1002/ps.207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Gueijman, Ariel, Amir Ayali, Yoav Ram, and Lilach Hadany. 2013. “Dispersing Away from Bad Genotypes: The Evolution of Fitness-Associated Dispersal (FAD) in Homogeneous Environments.” </w:t>
      </w:r>
      <w:r w:rsidRPr="005F4023">
        <w:rPr>
          <w:rFonts w:ascii="Times New Roman" w:hAnsi="Times New Roman" w:cs="Times New Roman"/>
          <w:i/>
          <w:iCs/>
          <w:noProof/>
          <w:szCs w:val="24"/>
        </w:rPr>
        <w:t>BMC Evolutionary Biology</w:t>
      </w:r>
      <w:r w:rsidRPr="005F4023">
        <w:rPr>
          <w:rFonts w:ascii="Times New Roman" w:hAnsi="Times New Roman" w:cs="Times New Roman"/>
          <w:noProof/>
          <w:szCs w:val="24"/>
        </w:rPr>
        <w:t xml:space="preserve"> 13 (1) (June 19): 125. doi:10.1186/1471-2148-13-12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aigh, John. 1978. “The Accumulation of Deleterious Genes in a Population - Muller’s Ratchet.” </w:t>
      </w:r>
      <w:r w:rsidRPr="005F4023">
        <w:rPr>
          <w:rFonts w:ascii="Times New Roman" w:hAnsi="Times New Roman" w:cs="Times New Roman"/>
          <w:i/>
          <w:iCs/>
          <w:noProof/>
          <w:szCs w:val="24"/>
        </w:rPr>
        <w:t>Theoretical Population Biology</w:t>
      </w:r>
      <w:r w:rsidRPr="005F4023">
        <w:rPr>
          <w:rFonts w:ascii="Times New Roman" w:hAnsi="Times New Roman" w:cs="Times New Roman"/>
          <w:noProof/>
          <w:szCs w:val="24"/>
        </w:rPr>
        <w:t xml:space="preserve"> 14 (2) (October): 251–267. doi:10.1016/0040-5809(78)90027-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lastRenderedPageBreak/>
        <w:t xml:space="preserve">Harris, Theodore E. 1969. </w:t>
      </w:r>
      <w:r w:rsidRPr="005F4023">
        <w:rPr>
          <w:rFonts w:ascii="Times New Roman" w:hAnsi="Times New Roman" w:cs="Times New Roman"/>
          <w:i/>
          <w:iCs/>
          <w:noProof/>
          <w:szCs w:val="24"/>
        </w:rPr>
        <w:t>The Theory of Branching Processes</w:t>
      </w:r>
      <w:r w:rsidRPr="005F4023">
        <w:rPr>
          <w:rFonts w:ascii="Times New Roman" w:hAnsi="Times New Roman" w:cs="Times New Roman"/>
          <w:noProof/>
          <w:szCs w:val="24"/>
        </w:rPr>
        <w:t>. Berlin: Springer.</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eidenreich, Erich. 2007. “Adaptive Mutation in </w:t>
      </w:r>
      <w:r w:rsidRPr="005F4023">
        <w:rPr>
          <w:rFonts w:ascii="Times New Roman" w:hAnsi="Times New Roman" w:cs="Times New Roman"/>
          <w:i/>
          <w:iCs/>
          <w:noProof/>
          <w:szCs w:val="24"/>
        </w:rPr>
        <w:t>Saccharomyces Cerevisiae</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Critical Reviews in Biochemistry and Molecular Biology</w:t>
      </w:r>
      <w:r w:rsidRPr="005F4023">
        <w:rPr>
          <w:rFonts w:ascii="Times New Roman" w:hAnsi="Times New Roman" w:cs="Times New Roman"/>
          <w:noProof/>
          <w:szCs w:val="24"/>
        </w:rPr>
        <w:t xml:space="preserve"> 42 (4): 285–311. doi:10.1080/1040923070150777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eo, Muyoung, and Eugene I. Shakhnovich. 2010. “Interplay between Pleiotropy and Secondary Selection Determines Rise and Fall of Mutators in Stress Response.” </w:t>
      </w:r>
      <w:r w:rsidRPr="005F4023">
        <w:rPr>
          <w:rFonts w:ascii="Times New Roman" w:hAnsi="Times New Roman" w:cs="Times New Roman"/>
          <w:i/>
          <w:iCs/>
          <w:noProof/>
          <w:szCs w:val="24"/>
        </w:rPr>
        <w:t>PLoS Computational Biology</w:t>
      </w:r>
      <w:r w:rsidRPr="005F4023">
        <w:rPr>
          <w:rFonts w:ascii="Times New Roman" w:hAnsi="Times New Roman" w:cs="Times New Roman"/>
          <w:noProof/>
          <w:szCs w:val="24"/>
        </w:rPr>
        <w:t xml:space="preserve"> 6 (3) (March): e1000710. doi:10.1371/journal.pcbi.100071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ilbert, Lennart. 2011. “Shifting Gears: Thermodynamics of Genetic Information Storage Suggest Stress-Dependence of Mutation Rate, Which Can Accelerate Adaptation.” </w:t>
      </w:r>
      <w:r w:rsidRPr="005F4023">
        <w:rPr>
          <w:rFonts w:ascii="Times New Roman" w:hAnsi="Times New Roman" w:cs="Times New Roman"/>
          <w:i/>
          <w:iCs/>
          <w:noProof/>
          <w:szCs w:val="24"/>
        </w:rPr>
        <w:t>arXiv</w:t>
      </w:r>
      <w:r w:rsidRPr="005F4023">
        <w:rPr>
          <w:rFonts w:ascii="Times New Roman" w:hAnsi="Times New Roman" w:cs="Times New Roman"/>
          <w:noProof/>
          <w:szCs w:val="24"/>
        </w:rPr>
        <w:t xml:space="preserve"> (April 11): 1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Huang, L. Eric, Ranjit S. Bindra, Peter M. Glazer, and Adrian L. Harris. 2007. “Hypoxia-Induced Genetic Instability--a Calculated Mechanism Underlying Tumor Progression.” </w:t>
      </w:r>
      <w:r w:rsidRPr="005F4023">
        <w:rPr>
          <w:rFonts w:ascii="Times New Roman" w:hAnsi="Times New Roman" w:cs="Times New Roman"/>
          <w:i/>
          <w:iCs/>
          <w:noProof/>
          <w:szCs w:val="24"/>
        </w:rPr>
        <w:t>Journal of Molecular Medicine (Berlin, Germany)</w:t>
      </w:r>
      <w:r w:rsidRPr="005F4023">
        <w:rPr>
          <w:rFonts w:ascii="Times New Roman" w:hAnsi="Times New Roman" w:cs="Times New Roman"/>
          <w:noProof/>
          <w:szCs w:val="24"/>
        </w:rPr>
        <w:t xml:space="preserve"> 85 (2) (February): 139–48. doi:10.1007/s00109-006-0133-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Jackson, a L, and Lawrence A Loeb. 1998. “The Mutation Rate and Cancer.”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148 (4) (April): 1483–9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Johnson, Toby. 1999. “The Approach to Mutation-Selection Balance in an Infinite Asexual Population, and the Evolution of Mutation Rates.” </w:t>
      </w:r>
      <w:r w:rsidRPr="005F4023">
        <w:rPr>
          <w:rFonts w:ascii="Times New Roman" w:hAnsi="Times New Roman" w:cs="Times New Roman"/>
          <w:i/>
          <w:iCs/>
          <w:noProof/>
          <w:szCs w:val="24"/>
        </w:rPr>
        <w:t>Proceedings of the Royal Society B: Biological Sciences</w:t>
      </w:r>
      <w:r w:rsidRPr="005F4023">
        <w:rPr>
          <w:rFonts w:ascii="Times New Roman" w:hAnsi="Times New Roman" w:cs="Times New Roman"/>
          <w:noProof/>
          <w:szCs w:val="24"/>
        </w:rPr>
        <w:t xml:space="preserve"> 266 (1436) (December 7): 2389–97. doi:10.1098/rspb.1999.093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Kimura, Motoo. 1967. “On the Evolutionary Adjustment of Spontaneous Mutation Rates.” </w:t>
      </w:r>
      <w:r w:rsidRPr="005F4023">
        <w:rPr>
          <w:rFonts w:ascii="Times New Roman" w:hAnsi="Times New Roman" w:cs="Times New Roman"/>
          <w:i/>
          <w:iCs/>
          <w:noProof/>
          <w:szCs w:val="24"/>
        </w:rPr>
        <w:t>Genetical Research</w:t>
      </w:r>
      <w:r w:rsidRPr="005F4023">
        <w:rPr>
          <w:rFonts w:ascii="Times New Roman" w:hAnsi="Times New Roman" w:cs="Times New Roman"/>
          <w:noProof/>
          <w:szCs w:val="24"/>
        </w:rPr>
        <w:t xml:space="preserve"> 9 (01) (April 14): 23–34. doi:10.1017/S001667230001028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Kimura, Motoo, and Takeo Maruyama. 1966. “The Mutational Load with Epistatic Gene Interactions in Fitness.”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54 (6) (December 22): 1337–5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Kivisaar, Maia. 2010. “Mechanisms of Stationary-Phase Mutagenesis in Bacteria: Mutational Processes in Pseudomonads.” </w:t>
      </w:r>
      <w:r w:rsidRPr="005F4023">
        <w:rPr>
          <w:rFonts w:ascii="Times New Roman" w:hAnsi="Times New Roman" w:cs="Times New Roman"/>
          <w:i/>
          <w:iCs/>
          <w:noProof/>
          <w:szCs w:val="24"/>
        </w:rPr>
        <w:t>FEMS Microbiology Letters</w:t>
      </w:r>
      <w:r w:rsidRPr="005F4023">
        <w:rPr>
          <w:rFonts w:ascii="Times New Roman" w:hAnsi="Times New Roman" w:cs="Times New Roman"/>
          <w:noProof/>
          <w:szCs w:val="24"/>
        </w:rPr>
        <w:t xml:space="preserve"> 312 (1) (November): 1–14. doi:10.1111/j.1574-6968.2010.02027.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achmann, M, and E Jablonka. 1996. “The Inheritance of Phenotypes: An Adaptation to Fluctuating Environments.” </w:t>
      </w:r>
      <w:r w:rsidRPr="005F4023">
        <w:rPr>
          <w:rFonts w:ascii="Times New Roman" w:hAnsi="Times New Roman" w:cs="Times New Roman"/>
          <w:i/>
          <w:iCs/>
          <w:noProof/>
          <w:szCs w:val="24"/>
        </w:rPr>
        <w:t>Journal of Theoretical Biology</w:t>
      </w:r>
      <w:r w:rsidRPr="005F4023">
        <w:rPr>
          <w:rFonts w:ascii="Times New Roman" w:hAnsi="Times New Roman" w:cs="Times New Roman"/>
          <w:noProof/>
          <w:szCs w:val="24"/>
        </w:rPr>
        <w:t xml:space="preserve"> 181 (1): 1–9. doi:10.1006/jtbi.1996.010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eigh, Egbert Giles Jr. 1970. “Natural Selection and Mutability.” </w:t>
      </w:r>
      <w:r w:rsidRPr="005F4023">
        <w:rPr>
          <w:rFonts w:ascii="Times New Roman" w:hAnsi="Times New Roman" w:cs="Times New Roman"/>
          <w:i/>
          <w:iCs/>
          <w:noProof/>
          <w:szCs w:val="24"/>
        </w:rPr>
        <w:t>The American Naturalist</w:t>
      </w:r>
      <w:r w:rsidRPr="005F4023">
        <w:rPr>
          <w:rFonts w:ascii="Times New Roman" w:hAnsi="Times New Roman" w:cs="Times New Roman"/>
          <w:noProof/>
          <w:szCs w:val="24"/>
        </w:rPr>
        <w:t xml:space="preserve"> 104 (937): 301–30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1973. “The Evolution of Mutation Rates.”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73 (April): Suppl 73:1–1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enski, Richard E., and Paul D. Sniegowski. 1995. “Directed Mutations Slip-Sliding Away?” </w:t>
      </w:r>
      <w:r w:rsidRPr="005F4023">
        <w:rPr>
          <w:rFonts w:ascii="Times New Roman" w:hAnsi="Times New Roman" w:cs="Times New Roman"/>
          <w:i/>
          <w:iCs/>
          <w:noProof/>
          <w:szCs w:val="24"/>
        </w:rPr>
        <w:t>Current Biology</w:t>
      </w:r>
      <w:r w:rsidRPr="005F4023">
        <w:rPr>
          <w:rFonts w:ascii="Times New Roman" w:hAnsi="Times New Roman" w:cs="Times New Roman"/>
          <w:noProof/>
          <w:szCs w:val="24"/>
        </w:rPr>
        <w:t xml:space="preserve"> 5 (2) (February): 97–9. doi:10.1016/S0960-9822(95)00023-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iberman, Uri, and Marcus W. Feldman. 1986. “Modifiers of Mutation Rate: A General Reduction Principle.” </w:t>
      </w:r>
      <w:r w:rsidRPr="005F4023">
        <w:rPr>
          <w:rFonts w:ascii="Times New Roman" w:hAnsi="Times New Roman" w:cs="Times New Roman"/>
          <w:i/>
          <w:iCs/>
          <w:noProof/>
          <w:szCs w:val="24"/>
        </w:rPr>
        <w:t>Theoretical Population Biology</w:t>
      </w:r>
      <w:r w:rsidRPr="005F4023">
        <w:rPr>
          <w:rFonts w:ascii="Times New Roman" w:hAnsi="Times New Roman" w:cs="Times New Roman"/>
          <w:noProof/>
          <w:szCs w:val="24"/>
        </w:rPr>
        <w:t xml:space="preserve"> 30 (1) (August): 125–4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oewe, Laurence. 2009. “A Framework for Evolutionary Systems Biology.” </w:t>
      </w:r>
      <w:r w:rsidRPr="005F4023">
        <w:rPr>
          <w:rFonts w:ascii="Times New Roman" w:hAnsi="Times New Roman" w:cs="Times New Roman"/>
          <w:i/>
          <w:iCs/>
          <w:noProof/>
          <w:szCs w:val="24"/>
        </w:rPr>
        <w:t>BMC Systems Biology</w:t>
      </w:r>
      <w:r w:rsidRPr="005F4023">
        <w:rPr>
          <w:rFonts w:ascii="Times New Roman" w:hAnsi="Times New Roman" w:cs="Times New Roman"/>
          <w:noProof/>
          <w:szCs w:val="24"/>
        </w:rPr>
        <w:t xml:space="preserve"> 3 (27) (January). doi:10.1186/1752-0509-3-27.</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oewe, Laurence, and William G. Hill. 2010. “The Population Genetics of Mutations: Good, Bad and Indifferent.” </w:t>
      </w:r>
      <w:r w:rsidRPr="005F4023">
        <w:rPr>
          <w:rFonts w:ascii="Times New Roman" w:hAnsi="Times New Roman" w:cs="Times New Roman"/>
          <w:i/>
          <w:iCs/>
          <w:noProof/>
          <w:szCs w:val="24"/>
        </w:rPr>
        <w:t>Philosophical Transactions of the Royal Society B: Biological Sciences</w:t>
      </w:r>
      <w:r w:rsidRPr="005F4023">
        <w:rPr>
          <w:rFonts w:ascii="Times New Roman" w:hAnsi="Times New Roman" w:cs="Times New Roman"/>
          <w:noProof/>
          <w:szCs w:val="24"/>
        </w:rPr>
        <w:t xml:space="preserve"> 365 (1544) (April 27): 1153–67. doi:10.1098/rstb.2009.0317.</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uria, Salvador E., and Max Delbrück. 1943. “Mutations of Bacteria from Virus Sensitivity to </w:t>
      </w:r>
      <w:r w:rsidRPr="005F4023">
        <w:rPr>
          <w:rFonts w:ascii="Times New Roman" w:hAnsi="Times New Roman" w:cs="Times New Roman"/>
          <w:noProof/>
          <w:szCs w:val="24"/>
        </w:rPr>
        <w:lastRenderedPageBreak/>
        <w:t xml:space="preserve">Virus Resistance.”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28 (6) (November): 491–51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ynch, Michael. 2010. “Evolution of the Mutation Rate.” </w:t>
      </w:r>
      <w:r w:rsidRPr="005F4023">
        <w:rPr>
          <w:rFonts w:ascii="Times New Roman" w:hAnsi="Times New Roman" w:cs="Times New Roman"/>
          <w:i/>
          <w:iCs/>
          <w:noProof/>
          <w:szCs w:val="24"/>
        </w:rPr>
        <w:t>Trends in Genetics</w:t>
      </w:r>
      <w:r w:rsidRPr="005F4023">
        <w:rPr>
          <w:rFonts w:ascii="Times New Roman" w:hAnsi="Times New Roman" w:cs="Times New Roman"/>
          <w:noProof/>
          <w:szCs w:val="24"/>
        </w:rPr>
        <w:t xml:space="preserve"> 26 (8) (June 29): 345–352. doi:10.1016/j.tig.2010.05.00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2011. “The Lower Bound to the Evolution of Mutation Rates.” </w:t>
      </w:r>
      <w:r w:rsidRPr="005F4023">
        <w:rPr>
          <w:rFonts w:ascii="Times New Roman" w:hAnsi="Times New Roman" w:cs="Times New Roman"/>
          <w:i/>
          <w:iCs/>
          <w:noProof/>
          <w:szCs w:val="24"/>
        </w:rPr>
        <w:t>Genome Biology and Evolution</w:t>
      </w:r>
      <w:r w:rsidRPr="005F4023">
        <w:rPr>
          <w:rFonts w:ascii="Times New Roman" w:hAnsi="Times New Roman" w:cs="Times New Roman"/>
          <w:noProof/>
          <w:szCs w:val="24"/>
        </w:rPr>
        <w:t xml:space="preserve"> 3 (0) (August 4): 1107–1118. doi:10.1093/gbe/evr06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Lynch, Michael, Reinhard Bürger, D Butcher, and Wilfried Gabriel. 1993. “The Mutational Meltdown in Asexual Populations.” </w:t>
      </w:r>
      <w:r w:rsidRPr="005F4023">
        <w:rPr>
          <w:rFonts w:ascii="Times New Roman" w:hAnsi="Times New Roman" w:cs="Times New Roman"/>
          <w:i/>
          <w:iCs/>
          <w:noProof/>
          <w:szCs w:val="24"/>
        </w:rPr>
        <w:t>The Journal of Heredity</w:t>
      </w:r>
      <w:r w:rsidRPr="005F4023">
        <w:rPr>
          <w:rFonts w:ascii="Times New Roman" w:hAnsi="Times New Roman" w:cs="Times New Roman"/>
          <w:noProof/>
          <w:szCs w:val="24"/>
        </w:rPr>
        <w:t xml:space="preserve"> 84 (5): 339–4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Machielsen, Ronnie, Ingrid J. van Alen-Boerrigter, Lucy A. Koole, Roger S. Bongers, Michiel Kleerebezem, and Johan E. T. Van Hylckama Vlieg. 2010. “Indigenous and Environmental Modulation of Frequencies of Mutation in </w:t>
      </w:r>
      <w:r w:rsidRPr="005F4023">
        <w:rPr>
          <w:rFonts w:ascii="Times New Roman" w:hAnsi="Times New Roman" w:cs="Times New Roman"/>
          <w:i/>
          <w:iCs/>
          <w:noProof/>
          <w:szCs w:val="24"/>
        </w:rPr>
        <w:t>Lactobacillus Plantarum</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Applied and Environmental Microbiology</w:t>
      </w:r>
      <w:r w:rsidRPr="005F4023">
        <w:rPr>
          <w:rFonts w:ascii="Times New Roman" w:hAnsi="Times New Roman" w:cs="Times New Roman"/>
          <w:noProof/>
          <w:szCs w:val="24"/>
        </w:rPr>
        <w:t xml:space="preserve"> 76 (5) (March): 1587–95. doi:10.1128/AEM.02595-0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Maynard Smith, John, and John Haigh. 1974. “The Hitch-Hiking Effect of a Favourable Gene.” </w:t>
      </w:r>
      <w:r w:rsidRPr="005F4023">
        <w:rPr>
          <w:rFonts w:ascii="Times New Roman" w:hAnsi="Times New Roman" w:cs="Times New Roman"/>
          <w:i/>
          <w:iCs/>
          <w:noProof/>
          <w:szCs w:val="24"/>
        </w:rPr>
        <w:t>Genetical Research</w:t>
      </w:r>
      <w:r w:rsidRPr="005F4023">
        <w:rPr>
          <w:rFonts w:ascii="Times New Roman" w:hAnsi="Times New Roman" w:cs="Times New Roman"/>
          <w:noProof/>
          <w:szCs w:val="24"/>
        </w:rPr>
        <w:t xml:space="preserve"> 23 (1) (April 14): 23–35. doi:10.1017/S001667230001463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Mérino, Delphine, Hélène Réglier-Poupet, Patrick Berche, and Alain Charbit. 2002. “A Hypermutator Phenotype Attenuates the Virulence of Listeria Monocytogenes in a Mouse Model.” </w:t>
      </w:r>
      <w:r w:rsidRPr="005F4023">
        <w:rPr>
          <w:rFonts w:ascii="Times New Roman" w:hAnsi="Times New Roman" w:cs="Times New Roman"/>
          <w:i/>
          <w:iCs/>
          <w:noProof/>
          <w:szCs w:val="24"/>
        </w:rPr>
        <w:t>Molecular Microbiology</w:t>
      </w:r>
      <w:r w:rsidRPr="005F4023">
        <w:rPr>
          <w:rFonts w:ascii="Times New Roman" w:hAnsi="Times New Roman" w:cs="Times New Roman"/>
          <w:noProof/>
          <w:szCs w:val="24"/>
        </w:rPr>
        <w:t xml:space="preserve"> 44 (3) (May): 877–87.</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Morgan, Andrew D., Michael B. Bonsall, and Angus Buckling. 2010. “Impact of Bacterial Mutation Rate on Coevolutionary Dynamics between Bacteria and Phages.” </w:t>
      </w:r>
      <w:r w:rsidRPr="005F4023">
        <w:rPr>
          <w:rFonts w:ascii="Times New Roman" w:hAnsi="Times New Roman" w:cs="Times New Roman"/>
          <w:i/>
          <w:iCs/>
          <w:noProof/>
          <w:szCs w:val="24"/>
        </w:rPr>
        <w:t>Evolution</w:t>
      </w:r>
      <w:r w:rsidRPr="005F4023">
        <w:rPr>
          <w:rFonts w:ascii="Times New Roman" w:hAnsi="Times New Roman" w:cs="Times New Roman"/>
          <w:noProof/>
          <w:szCs w:val="24"/>
        </w:rPr>
        <w:t xml:space="preserve"> 64 (10) (October): 2980–7. doi:10.1111/j.1558-5646.2010.01037.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Obolski, Uri, and Lilach Hadany. 2012. “Implications of Stress-Induced Genetic Variation for Minimizing Multidrug Resistance in Bacteria.” </w:t>
      </w:r>
      <w:r w:rsidRPr="005F4023">
        <w:rPr>
          <w:rFonts w:ascii="Times New Roman" w:hAnsi="Times New Roman" w:cs="Times New Roman"/>
          <w:i/>
          <w:iCs/>
          <w:noProof/>
          <w:szCs w:val="24"/>
        </w:rPr>
        <w:t>BMC Medicine</w:t>
      </w:r>
      <w:r w:rsidRPr="005F4023">
        <w:rPr>
          <w:rFonts w:ascii="Times New Roman" w:hAnsi="Times New Roman" w:cs="Times New Roman"/>
          <w:noProof/>
          <w:szCs w:val="24"/>
        </w:rPr>
        <w:t xml:space="preserve"> 10 (89) (January): 1–30. doi:10.1186/1741-7015-10-8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Oliver, Antonio, Rafael Cantón, Pilar Campo, Fernando Baquero, and Jesus Blazquez. 2000. “High Frequency of Hypermutable </w:t>
      </w:r>
      <w:r w:rsidRPr="005F4023">
        <w:rPr>
          <w:rFonts w:ascii="Times New Roman" w:hAnsi="Times New Roman" w:cs="Times New Roman"/>
          <w:i/>
          <w:iCs/>
          <w:noProof/>
          <w:szCs w:val="24"/>
        </w:rPr>
        <w:t>Pseudomonas Aeruginosa</w:t>
      </w:r>
      <w:r w:rsidRPr="005F4023">
        <w:rPr>
          <w:rFonts w:ascii="Times New Roman" w:hAnsi="Times New Roman" w:cs="Times New Roman"/>
          <w:noProof/>
          <w:szCs w:val="24"/>
        </w:rPr>
        <w:t xml:space="preserve"> in Cystic Fibrosis Lung Infection.” </w:t>
      </w:r>
      <w:r w:rsidRPr="005F4023">
        <w:rPr>
          <w:rFonts w:ascii="Times New Roman" w:hAnsi="Times New Roman" w:cs="Times New Roman"/>
          <w:i/>
          <w:iCs/>
          <w:noProof/>
          <w:szCs w:val="24"/>
        </w:rPr>
        <w:t>Science</w:t>
      </w:r>
      <w:r w:rsidRPr="005F4023">
        <w:rPr>
          <w:rFonts w:ascii="Times New Roman" w:hAnsi="Times New Roman" w:cs="Times New Roman"/>
          <w:noProof/>
          <w:szCs w:val="24"/>
        </w:rPr>
        <w:t xml:space="preserve"> 288 (5469) (May 19): 1251–1253. doi:10.1126/science.288.5469.125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Otto, Sarah P., and Troy Day. 2007. </w:t>
      </w:r>
      <w:r w:rsidRPr="005F4023">
        <w:rPr>
          <w:rFonts w:ascii="Times New Roman" w:hAnsi="Times New Roman" w:cs="Times New Roman"/>
          <w:i/>
          <w:iCs/>
          <w:noProof/>
          <w:szCs w:val="24"/>
        </w:rPr>
        <w:t>A Biologist’s Guide to Mathematical Modeling in Ecology and Evolution</w:t>
      </w:r>
      <w:r w:rsidRPr="005F4023">
        <w:rPr>
          <w:rFonts w:ascii="Times New Roman" w:hAnsi="Times New Roman" w:cs="Times New Roman"/>
          <w:noProof/>
          <w:szCs w:val="24"/>
        </w:rPr>
        <w:t>. Princeton University Press.</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Pal, Csaba, María D. Maciá, Antonio Oliver, Ira Schachar, and Angus Buckling. 2007. “Coevolution with Viruses Drives the Evolution of Bacterial Mutation Rates.” </w:t>
      </w:r>
      <w:r w:rsidRPr="005F4023">
        <w:rPr>
          <w:rFonts w:ascii="Times New Roman" w:hAnsi="Times New Roman" w:cs="Times New Roman"/>
          <w:i/>
          <w:iCs/>
          <w:noProof/>
          <w:szCs w:val="24"/>
        </w:rPr>
        <w:t>Nature</w:t>
      </w:r>
      <w:r w:rsidRPr="005F4023">
        <w:rPr>
          <w:rFonts w:ascii="Times New Roman" w:hAnsi="Times New Roman" w:cs="Times New Roman"/>
          <w:noProof/>
          <w:szCs w:val="24"/>
        </w:rPr>
        <w:t xml:space="preserve"> 450 (7172) (December): 1079–81. doi:10.1038/nature0635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Papp, Balázs, Richard A. Notebaart, and Csaba Pal. 2011. “Systems-Biology Approaches for Predicting Genomic Evolution.” </w:t>
      </w:r>
      <w:r w:rsidRPr="005F4023">
        <w:rPr>
          <w:rFonts w:ascii="Times New Roman" w:hAnsi="Times New Roman" w:cs="Times New Roman"/>
          <w:i/>
          <w:iCs/>
          <w:noProof/>
          <w:szCs w:val="24"/>
        </w:rPr>
        <w:t>Nature Reviews. Genetics</w:t>
      </w:r>
      <w:r w:rsidRPr="005F4023">
        <w:rPr>
          <w:rFonts w:ascii="Times New Roman" w:hAnsi="Times New Roman" w:cs="Times New Roman"/>
          <w:noProof/>
          <w:szCs w:val="24"/>
        </w:rPr>
        <w:t xml:space="preserve"> 12 (9) (August 2): 591–602. doi:10.1038/nrg303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Patwa, Z, and Lindi M Wahl. 2008. “The Fixation Probability of Beneficial Mutations.” </w:t>
      </w:r>
      <w:r w:rsidRPr="005F4023">
        <w:rPr>
          <w:rFonts w:ascii="Times New Roman" w:hAnsi="Times New Roman" w:cs="Times New Roman"/>
          <w:i/>
          <w:iCs/>
          <w:noProof/>
          <w:szCs w:val="24"/>
        </w:rPr>
        <w:t>Journal of the Royal Society, Interface / the Royal Society</w:t>
      </w:r>
      <w:r w:rsidRPr="005F4023">
        <w:rPr>
          <w:rFonts w:ascii="Times New Roman" w:hAnsi="Times New Roman" w:cs="Times New Roman"/>
          <w:noProof/>
          <w:szCs w:val="24"/>
        </w:rPr>
        <w:t xml:space="preserve"> 5 (28) (November 6): 1279–89. doi:10.1098/rsif.2008.024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acey, Daniel, Robert Fredrik Inglis, Freya Harrison, Antonio Oliver, and Angus Buckling. 2010. “The Effect of Elevated Mutation Rates on the Evolution of Cooperation and Virulence of Pseudomonas Aeruginosa.” </w:t>
      </w:r>
      <w:r w:rsidRPr="005F4023">
        <w:rPr>
          <w:rFonts w:ascii="Times New Roman" w:hAnsi="Times New Roman" w:cs="Times New Roman"/>
          <w:i/>
          <w:iCs/>
          <w:noProof/>
          <w:szCs w:val="24"/>
        </w:rPr>
        <w:t>Evolution</w:t>
      </w:r>
      <w:r w:rsidRPr="005F4023">
        <w:rPr>
          <w:rFonts w:ascii="Times New Roman" w:hAnsi="Times New Roman" w:cs="Times New Roman"/>
          <w:noProof/>
          <w:szCs w:val="24"/>
        </w:rPr>
        <w:t xml:space="preserve"> 64 (2) (February): 515–21. doi:10.1111/j.1558-5646.2009.00821.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Ram, Yoav. 2011. “Proevolution Simulation.” Tel-Aviv, Israel: Google Code.</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lastRenderedPageBreak/>
        <w:t xml:space="preserve">Ram, Yoav, and Lilach Hadany. 2012. “The Evolution of Stress-Induced Hypermutation in Asexual Populations.” </w:t>
      </w:r>
      <w:r w:rsidRPr="005F4023">
        <w:rPr>
          <w:rFonts w:ascii="Times New Roman" w:hAnsi="Times New Roman" w:cs="Times New Roman"/>
          <w:i/>
          <w:iCs/>
          <w:noProof/>
          <w:szCs w:val="24"/>
        </w:rPr>
        <w:t>Evolution</w:t>
      </w:r>
      <w:r w:rsidRPr="005F4023">
        <w:rPr>
          <w:rFonts w:ascii="Times New Roman" w:hAnsi="Times New Roman" w:cs="Times New Roman"/>
          <w:noProof/>
          <w:szCs w:val="24"/>
        </w:rPr>
        <w:t xml:space="preserve"> 66 (7) (July 28): 2315–2328. doi:10.1111/j.1558-5646.2012.01576.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2014a. “Data from: Stress-Induced Mutagenesis and Complex Adaptation.” </w:t>
      </w:r>
      <w:r w:rsidRPr="005F4023">
        <w:rPr>
          <w:rFonts w:ascii="Times New Roman" w:hAnsi="Times New Roman" w:cs="Times New Roman"/>
          <w:i/>
          <w:iCs/>
          <w:noProof/>
          <w:szCs w:val="24"/>
        </w:rPr>
        <w:t>Dryad Digital Repository</w:t>
      </w:r>
      <w:r w:rsidRPr="005F4023">
        <w:rPr>
          <w:rFonts w:ascii="Times New Roman" w:hAnsi="Times New Roman" w:cs="Times New Roman"/>
          <w:noProof/>
          <w:szCs w:val="24"/>
        </w:rPr>
        <w:t>. doi:10.5061/dryad.3066j.</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2014b. “Stress-Induced Mutagenesis and Complex Adaptation.” Populations and Evolution. </w:t>
      </w:r>
      <w:r w:rsidRPr="005F4023">
        <w:rPr>
          <w:rFonts w:ascii="Times New Roman" w:hAnsi="Times New Roman" w:cs="Times New Roman"/>
          <w:i/>
          <w:iCs/>
          <w:noProof/>
          <w:szCs w:val="24"/>
        </w:rPr>
        <w:t>Proceedings of the Royal Society B: Biological Sciences</w:t>
      </w:r>
      <w:r w:rsidRPr="005F4023">
        <w:rPr>
          <w:rFonts w:ascii="Times New Roman" w:hAnsi="Times New Roman" w:cs="Times New Roman"/>
          <w:noProof/>
          <w:szCs w:val="24"/>
        </w:rPr>
        <w:t xml:space="preserve"> 281 (1792) (October 7): 20141025–20141025. doi:10.1098/rspb.2014.102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 2015. “The Probability of Improvement in Fisher’s Geometric Model: A Probabilistic Approach.” </w:t>
      </w:r>
      <w:r w:rsidRPr="005F4023">
        <w:rPr>
          <w:rFonts w:ascii="Times New Roman" w:hAnsi="Times New Roman" w:cs="Times New Roman"/>
          <w:i/>
          <w:iCs/>
          <w:noProof/>
          <w:szCs w:val="24"/>
        </w:rPr>
        <w:t>Theoretical Population Biology</w:t>
      </w:r>
      <w:r w:rsidRPr="005F4023">
        <w:rPr>
          <w:rFonts w:ascii="Times New Roman" w:hAnsi="Times New Roman" w:cs="Times New Roman"/>
          <w:noProof/>
          <w:szCs w:val="24"/>
        </w:rPr>
        <w:t xml:space="preserve"> 99 (February): 1–6. doi:10.1016/j.tpb.2014.10.00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ice, Sean H. 1990. “A Geometric Model for the Evolution of Development.” </w:t>
      </w:r>
      <w:r w:rsidRPr="005F4023">
        <w:rPr>
          <w:rFonts w:ascii="Times New Roman" w:hAnsi="Times New Roman" w:cs="Times New Roman"/>
          <w:i/>
          <w:iCs/>
          <w:noProof/>
          <w:szCs w:val="24"/>
        </w:rPr>
        <w:t>Journal of Theoretical Biology</w:t>
      </w:r>
      <w:r w:rsidRPr="005F4023">
        <w:rPr>
          <w:rFonts w:ascii="Times New Roman" w:hAnsi="Times New Roman" w:cs="Times New Roman"/>
          <w:noProof/>
          <w:szCs w:val="24"/>
        </w:rPr>
        <w:t xml:space="preserve"> 143 (3) (April): 319–342. doi:fisher.</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osenberg, Susan M., Chandan Shee, Ryan L. Frisch, and P. J. Hastings. 2012. “Stress-Induced Mutation via DNA Breaks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A Molecular Mechanism with Implications for Evolution and Medicine.” </w:t>
      </w:r>
      <w:r w:rsidRPr="005F4023">
        <w:rPr>
          <w:rFonts w:ascii="Times New Roman" w:hAnsi="Times New Roman" w:cs="Times New Roman"/>
          <w:i/>
          <w:iCs/>
          <w:noProof/>
          <w:szCs w:val="24"/>
        </w:rPr>
        <w:t>BioEssays</w:t>
      </w:r>
      <w:r w:rsidRPr="005F4023">
        <w:rPr>
          <w:rFonts w:ascii="Times New Roman" w:hAnsi="Times New Roman" w:cs="Times New Roman"/>
          <w:noProof/>
          <w:szCs w:val="24"/>
        </w:rPr>
        <w:t xml:space="preserve"> (August 22): 1–8. doi:10.1002/bies.20120005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oth, John R., Elisabeth Kugelberg, Andrew B. Reams, Eric Kofoid, and Dan I. Andersson. 2006. “Origin of Mutations under Selection: The Adaptive Mutation Controversy.” </w:t>
      </w:r>
      <w:r w:rsidRPr="005F4023">
        <w:rPr>
          <w:rFonts w:ascii="Times New Roman" w:hAnsi="Times New Roman" w:cs="Times New Roman"/>
          <w:i/>
          <w:iCs/>
          <w:noProof/>
          <w:szCs w:val="24"/>
        </w:rPr>
        <w:t>Annual Review of Microbiology</w:t>
      </w:r>
      <w:r w:rsidRPr="005F4023">
        <w:rPr>
          <w:rFonts w:ascii="Times New Roman" w:hAnsi="Times New Roman" w:cs="Times New Roman"/>
          <w:noProof/>
          <w:szCs w:val="24"/>
        </w:rPr>
        <w:t xml:space="preserve"> 60 (January): 477–501. doi:10.1146/annurev.micro.60.080805.14204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Ruan, Kai, Gang Song, and Gaoliang Ouyang. 2009. “Role of Hypoxia in the Hallmarks of Human Cancer.” </w:t>
      </w:r>
      <w:r w:rsidRPr="005F4023">
        <w:rPr>
          <w:rFonts w:ascii="Times New Roman" w:hAnsi="Times New Roman" w:cs="Times New Roman"/>
          <w:i/>
          <w:iCs/>
          <w:noProof/>
          <w:szCs w:val="24"/>
        </w:rPr>
        <w:t>Journal of Cellular Biochemistry</w:t>
      </w:r>
      <w:r w:rsidRPr="005F4023">
        <w:rPr>
          <w:rFonts w:ascii="Times New Roman" w:hAnsi="Times New Roman" w:cs="Times New Roman"/>
          <w:noProof/>
          <w:szCs w:val="24"/>
        </w:rPr>
        <w:t xml:space="preserve"> 107 (6) (August): 1053–62. doi:10.1002/jcb.2221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aint-Ruf, Claude, and Ivan Matic. 2006. “Environmental Tuning of Mutation Rates.” </w:t>
      </w:r>
      <w:r w:rsidRPr="005F4023">
        <w:rPr>
          <w:rFonts w:ascii="Times New Roman" w:hAnsi="Times New Roman" w:cs="Times New Roman"/>
          <w:i/>
          <w:iCs/>
          <w:noProof/>
          <w:szCs w:val="24"/>
        </w:rPr>
        <w:t>Environmental Microbiology</w:t>
      </w:r>
      <w:r w:rsidRPr="005F4023">
        <w:rPr>
          <w:rFonts w:ascii="Times New Roman" w:hAnsi="Times New Roman" w:cs="Times New Roman"/>
          <w:noProof/>
          <w:szCs w:val="24"/>
        </w:rPr>
        <w:t xml:space="preserve"> 8 (2) (February): 193–9. doi:10.1111/j.1462-2920.2005.00968.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harp, Nathaniel P., and Aneil F. Agrawal. 2012. “Evidence for Elevated Mutation Rates in Low-Quality Genotypes.” </w:t>
      </w:r>
      <w:r w:rsidRPr="005F4023">
        <w:rPr>
          <w:rFonts w:ascii="Times New Roman" w:hAnsi="Times New Roman" w:cs="Times New Roman"/>
          <w:i/>
          <w:iCs/>
          <w:noProof/>
          <w:szCs w:val="24"/>
        </w:rPr>
        <w:t>Proceedings of the National Academy of Sciences</w:t>
      </w:r>
      <w:r w:rsidRPr="005F4023">
        <w:rPr>
          <w:rFonts w:ascii="Times New Roman" w:hAnsi="Times New Roman" w:cs="Times New Roman"/>
          <w:noProof/>
          <w:szCs w:val="24"/>
        </w:rPr>
        <w:t xml:space="preserve"> 109 (16) (April 17): 6142–6. doi:10.1073/pnas.111891810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haw, Frank H., and Charles F. Baer. 2011. “Fitness-Dependent Mutation Rates in Finite Populations.” </w:t>
      </w:r>
      <w:r w:rsidRPr="005F4023">
        <w:rPr>
          <w:rFonts w:ascii="Times New Roman" w:hAnsi="Times New Roman" w:cs="Times New Roman"/>
          <w:i/>
          <w:iCs/>
          <w:noProof/>
          <w:szCs w:val="24"/>
        </w:rPr>
        <w:t>Journal of Evolutionary Biology</w:t>
      </w:r>
      <w:r w:rsidRPr="005F4023">
        <w:rPr>
          <w:rFonts w:ascii="Times New Roman" w:hAnsi="Times New Roman" w:cs="Times New Roman"/>
          <w:noProof/>
          <w:szCs w:val="24"/>
        </w:rPr>
        <w:t xml:space="preserve"> 24 (8) (August 3): 1677–84. doi:10.1111/j.1420-9101.2011.02320.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hee, Chandan, Janet L. Gibson, Michele C. Darrow, Caleb Gonzalez, and Susan M. Rosenberg. 2011. “Impact of a Stress-Inducible Switch to Mutagenic Repair of DNA Breaks on Mutation in </w:t>
      </w:r>
      <w:r w:rsidRPr="005F4023">
        <w:rPr>
          <w:rFonts w:ascii="Times New Roman" w:hAnsi="Times New Roman" w:cs="Times New Roman"/>
          <w:i/>
          <w:iCs/>
          <w:noProof/>
          <w:szCs w:val="24"/>
        </w:rPr>
        <w:t>Escherichia Coli</w:t>
      </w:r>
      <w:r w:rsidRPr="005F4023">
        <w:rPr>
          <w:rFonts w:ascii="Times New Roman" w:hAnsi="Times New Roman" w:cs="Times New Roman"/>
          <w:noProof/>
          <w:szCs w:val="24"/>
        </w:rPr>
        <w:t xml:space="preserve">.” </w:t>
      </w:r>
      <w:r w:rsidRPr="005F4023">
        <w:rPr>
          <w:rFonts w:ascii="Times New Roman" w:hAnsi="Times New Roman" w:cs="Times New Roman"/>
          <w:i/>
          <w:iCs/>
          <w:noProof/>
          <w:szCs w:val="24"/>
        </w:rPr>
        <w:t>Proceedings of the National Academy of Sciences</w:t>
      </w:r>
      <w:r w:rsidRPr="005F4023">
        <w:rPr>
          <w:rFonts w:ascii="Times New Roman" w:hAnsi="Times New Roman" w:cs="Times New Roman"/>
          <w:noProof/>
          <w:szCs w:val="24"/>
        </w:rPr>
        <w:t xml:space="preserve"> 108 (33) (August 1): 13659–13664. doi:10.1073/pnas.1104681108.</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loan, Daniel B., and Vijay G. Panjeti. 2010. “Evolutionary Feedbacks between Reproductive Mode and Mutation Rate Exacerbate the Paradox of Sex.” </w:t>
      </w:r>
      <w:r w:rsidRPr="005F4023">
        <w:rPr>
          <w:rFonts w:ascii="Times New Roman" w:hAnsi="Times New Roman" w:cs="Times New Roman"/>
          <w:i/>
          <w:iCs/>
          <w:noProof/>
          <w:szCs w:val="24"/>
        </w:rPr>
        <w:t>Evolution</w:t>
      </w:r>
      <w:r w:rsidRPr="005F4023">
        <w:rPr>
          <w:rFonts w:ascii="Times New Roman" w:hAnsi="Times New Roman" w:cs="Times New Roman"/>
          <w:noProof/>
          <w:szCs w:val="24"/>
        </w:rPr>
        <w:t xml:space="preserve"> 64 (4) (April 1): 1129–35. doi:10.1111/j.1558-5646.2009.00869.x.</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niegowski, Paul D., Philip J. Gerrish, Toby Johnson, and Aaron Shaver. 2000. “The Evolution of Mutation Rates: Separating Causes from Consequences.” </w:t>
      </w:r>
      <w:r w:rsidRPr="005F4023">
        <w:rPr>
          <w:rFonts w:ascii="Times New Roman" w:hAnsi="Times New Roman" w:cs="Times New Roman"/>
          <w:i/>
          <w:iCs/>
          <w:noProof/>
          <w:szCs w:val="24"/>
        </w:rPr>
        <w:t>BioEssays : News and Reviews in Molecular, Cellular and Developmental Biology</w:t>
      </w:r>
      <w:r w:rsidRPr="005F4023">
        <w:rPr>
          <w:rFonts w:ascii="Times New Roman" w:hAnsi="Times New Roman" w:cs="Times New Roman"/>
          <w:noProof/>
          <w:szCs w:val="24"/>
        </w:rPr>
        <w:t xml:space="preserve"> 22 (12) (December): 1057–66. doi:10.1002/1521-1878(200012)22:12&lt;1057::AID-BIES3&gt;3.0.CO;2-W.</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lastRenderedPageBreak/>
        <w:t xml:space="preserve">Sniegowski, Paul D., Philip J. Gerrish, and Richard E. Lenski. 1997. “Evolution of High Mutation Rates in Experimental Populations of E. Coli.” </w:t>
      </w:r>
      <w:r w:rsidRPr="005F4023">
        <w:rPr>
          <w:rFonts w:ascii="Times New Roman" w:hAnsi="Times New Roman" w:cs="Times New Roman"/>
          <w:i/>
          <w:iCs/>
          <w:noProof/>
          <w:szCs w:val="24"/>
        </w:rPr>
        <w:t>Nature</w:t>
      </w:r>
      <w:r w:rsidRPr="005F4023">
        <w:rPr>
          <w:rFonts w:ascii="Times New Roman" w:hAnsi="Times New Roman" w:cs="Times New Roman"/>
          <w:noProof/>
          <w:szCs w:val="24"/>
        </w:rPr>
        <w:t xml:space="preserve"> 387 (6634) (June): 703–5. doi:10.1038/42701.</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niegowski, Paul D., and Richard E. Lenski. 1995. “Mutation and Adaptation: The Directed Mutation Controversy in Evolutionary Perspective.” </w:t>
      </w:r>
      <w:r w:rsidRPr="005F4023">
        <w:rPr>
          <w:rFonts w:ascii="Times New Roman" w:hAnsi="Times New Roman" w:cs="Times New Roman"/>
          <w:i/>
          <w:iCs/>
          <w:noProof/>
          <w:szCs w:val="24"/>
        </w:rPr>
        <w:t>Annual Review of Ecology and Systematics</w:t>
      </w:r>
      <w:r w:rsidRPr="005F4023">
        <w:rPr>
          <w:rFonts w:ascii="Times New Roman" w:hAnsi="Times New Roman" w:cs="Times New Roman"/>
          <w:noProof/>
          <w:szCs w:val="24"/>
        </w:rPr>
        <w:t xml:space="preserve"> 26 (1) (November): 553–578. doi:10.1146/annurev.es.26.110195.00300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prouffske, Kathleen, Lauren M F Merlo, Philip J. Gerrish, Carlo C Maley, and Paul D. Sniegowski. 2012. “Cancer in Light of Experimental Evolution.” </w:t>
      </w:r>
      <w:r w:rsidRPr="005F4023">
        <w:rPr>
          <w:rFonts w:ascii="Times New Roman" w:hAnsi="Times New Roman" w:cs="Times New Roman"/>
          <w:i/>
          <w:iCs/>
          <w:noProof/>
          <w:szCs w:val="24"/>
        </w:rPr>
        <w:t>Current Biology</w:t>
      </w:r>
      <w:r w:rsidRPr="005F4023">
        <w:rPr>
          <w:rFonts w:ascii="Times New Roman" w:hAnsi="Times New Roman" w:cs="Times New Roman"/>
          <w:noProof/>
          <w:szCs w:val="24"/>
        </w:rPr>
        <w:t xml:space="preserve"> 22 (17) (September 11): R762–71. doi:10.1016/j.cub.2012.06.065.</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turtevant, A. H. 1937. “Essays on Evolution. I. On the Effects of Selection on Mutation Rate.” </w:t>
      </w:r>
      <w:r w:rsidRPr="005F4023">
        <w:rPr>
          <w:rFonts w:ascii="Times New Roman" w:hAnsi="Times New Roman" w:cs="Times New Roman"/>
          <w:i/>
          <w:iCs/>
          <w:noProof/>
          <w:szCs w:val="24"/>
        </w:rPr>
        <w:t>The Quarterly Review of Biology</w:t>
      </w:r>
      <w:r w:rsidRPr="005F4023">
        <w:rPr>
          <w:rFonts w:ascii="Times New Roman" w:hAnsi="Times New Roman" w:cs="Times New Roman"/>
          <w:noProof/>
          <w:szCs w:val="24"/>
        </w:rPr>
        <w:t xml:space="preserve"> 12 (4) (December): 464–467. doi:10.1086/39454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Sung, Way, Matthew S. Ackerman, Samuel F. Miller, Thomas G. Doak, and Michael Lynch. 2012. “Drift-Barrier Hypothesis and Mutation-Rate Evolution.” </w:t>
      </w:r>
      <w:r w:rsidRPr="005F4023">
        <w:rPr>
          <w:rFonts w:ascii="Times New Roman" w:hAnsi="Times New Roman" w:cs="Times New Roman"/>
          <w:i/>
          <w:iCs/>
          <w:noProof/>
          <w:szCs w:val="24"/>
        </w:rPr>
        <w:t>Proceedings of the National Academy of Sciences of the United States of America</w:t>
      </w:r>
      <w:r w:rsidRPr="005F4023">
        <w:rPr>
          <w:rFonts w:ascii="Times New Roman" w:hAnsi="Times New Roman" w:cs="Times New Roman"/>
          <w:noProof/>
          <w:szCs w:val="24"/>
        </w:rPr>
        <w:t xml:space="preserve"> 109 (45) (November 6): 18488–92. doi:10.1073/pnas.121622310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addei, François, Miroslav Radman, John Maynard Smith, Bruno Toupance, Pierre-Henri Gouyon, and Bernard Godelle. 1997. “Role of Mutator Alleles in Adaptive Evolution.” </w:t>
      </w:r>
      <w:r w:rsidRPr="005F4023">
        <w:rPr>
          <w:rFonts w:ascii="Times New Roman" w:hAnsi="Times New Roman" w:cs="Times New Roman"/>
          <w:i/>
          <w:iCs/>
          <w:noProof/>
          <w:szCs w:val="24"/>
        </w:rPr>
        <w:t>Nature</w:t>
      </w:r>
      <w:r w:rsidRPr="005F4023">
        <w:rPr>
          <w:rFonts w:ascii="Times New Roman" w:hAnsi="Times New Roman" w:cs="Times New Roman"/>
          <w:noProof/>
          <w:szCs w:val="24"/>
        </w:rPr>
        <w:t xml:space="preserve"> 387 (6634) (June): 700–2. doi:10.1038/4269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enaillon, Olivier, Erick Denamur, and Ivan Matic. 2004. “Evolutionary Significance of Stress-Induced Mutagenesis in Bacteria.” </w:t>
      </w:r>
      <w:r w:rsidRPr="005F4023">
        <w:rPr>
          <w:rFonts w:ascii="Times New Roman" w:hAnsi="Times New Roman" w:cs="Times New Roman"/>
          <w:i/>
          <w:iCs/>
          <w:noProof/>
          <w:szCs w:val="24"/>
        </w:rPr>
        <w:t>Trends in Microbiology</w:t>
      </w:r>
      <w:r w:rsidRPr="005F4023">
        <w:rPr>
          <w:rFonts w:ascii="Times New Roman" w:hAnsi="Times New Roman" w:cs="Times New Roman"/>
          <w:noProof/>
          <w:szCs w:val="24"/>
        </w:rPr>
        <w:t xml:space="preserve"> 12 (6) (June): 264–70. doi:10.1016/j.tim.2004.04.002.</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enaillon, Olivier, François Taddei, Miroslav Radman, and Ivan Matic. 2001. “Second-Order Selection in Bacterial Evolution: Selection Acting on Mutation and Recombination Rates in the Course of Adaptation.” </w:t>
      </w:r>
      <w:r w:rsidRPr="005F4023">
        <w:rPr>
          <w:rFonts w:ascii="Times New Roman" w:hAnsi="Times New Roman" w:cs="Times New Roman"/>
          <w:i/>
          <w:iCs/>
          <w:noProof/>
          <w:szCs w:val="24"/>
        </w:rPr>
        <w:t>Research in Microbiology</w:t>
      </w:r>
      <w:r w:rsidRPr="005F4023">
        <w:rPr>
          <w:rFonts w:ascii="Times New Roman" w:hAnsi="Times New Roman" w:cs="Times New Roman"/>
          <w:noProof/>
          <w:szCs w:val="24"/>
        </w:rPr>
        <w:t xml:space="preserve"> 152 (1): 11–6.</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enaillon, Olivier, Bruno Toupance, Herve Le Nagard, François Taddei, and Bernard Godelle. 1999. “Mutators, Population Size, Adaptive Landscape and the Adaptation of Asexual Populations of Bacteria.”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152 (2) (June): 485–93.</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Tomlinson, Ian, and Walter F Bodmer. 1999. “Selection, the Mutation Rate and Cancer: Ensuring That the Tail Does Not Wag the Dog.” </w:t>
      </w:r>
      <w:r w:rsidRPr="005F4023">
        <w:rPr>
          <w:rFonts w:ascii="Times New Roman" w:hAnsi="Times New Roman" w:cs="Times New Roman"/>
          <w:i/>
          <w:iCs/>
          <w:noProof/>
          <w:szCs w:val="24"/>
        </w:rPr>
        <w:t>Nature Medicine</w:t>
      </w:r>
      <w:r w:rsidRPr="005F4023">
        <w:rPr>
          <w:rFonts w:ascii="Times New Roman" w:hAnsi="Times New Roman" w:cs="Times New Roman"/>
          <w:noProof/>
          <w:szCs w:val="24"/>
        </w:rPr>
        <w:t xml:space="preserve"> 5 (1) (January): 11–2. doi:10.1038/4687.</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van der Veen, Stijn, Saskia van Schalkwijk, Douwe Molenaar, Willem M. de Vos, Tjakko Abee, and Marjon H. J. Wells-Bennik. 2010. “The SOS Response of </w:t>
      </w:r>
      <w:r w:rsidRPr="005F4023">
        <w:rPr>
          <w:rFonts w:ascii="Times New Roman" w:hAnsi="Times New Roman" w:cs="Times New Roman"/>
          <w:i/>
          <w:iCs/>
          <w:noProof/>
          <w:szCs w:val="24"/>
        </w:rPr>
        <w:t>Listeria Monocytogenes</w:t>
      </w:r>
      <w:r w:rsidRPr="005F4023">
        <w:rPr>
          <w:rFonts w:ascii="Times New Roman" w:hAnsi="Times New Roman" w:cs="Times New Roman"/>
          <w:noProof/>
          <w:szCs w:val="24"/>
        </w:rPr>
        <w:t xml:space="preserve"> Is Involved in Stress Resistance and Mutagenesis.” </w:t>
      </w:r>
      <w:r w:rsidRPr="005F4023">
        <w:rPr>
          <w:rFonts w:ascii="Times New Roman" w:hAnsi="Times New Roman" w:cs="Times New Roman"/>
          <w:i/>
          <w:iCs/>
          <w:noProof/>
          <w:szCs w:val="24"/>
        </w:rPr>
        <w:t>Microbiology (Reading, England)</w:t>
      </w:r>
      <w:r w:rsidRPr="005F4023">
        <w:rPr>
          <w:rFonts w:ascii="Times New Roman" w:hAnsi="Times New Roman" w:cs="Times New Roman"/>
          <w:noProof/>
          <w:szCs w:val="24"/>
        </w:rPr>
        <w:t xml:space="preserve"> 156 (Pt 2) (February): 374–84. doi:10.1099/mic.0.035196-0.</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Waxman, David, and John J Welch. 2005. “Fisher’s Microscope and Haldane's Ellipse.” </w:t>
      </w:r>
      <w:r w:rsidRPr="005F4023">
        <w:rPr>
          <w:rFonts w:ascii="Times New Roman" w:hAnsi="Times New Roman" w:cs="Times New Roman"/>
          <w:i/>
          <w:iCs/>
          <w:noProof/>
          <w:szCs w:val="24"/>
        </w:rPr>
        <w:t>The American Naturalist</w:t>
      </w:r>
      <w:r w:rsidRPr="005F4023">
        <w:rPr>
          <w:rFonts w:ascii="Times New Roman" w:hAnsi="Times New Roman" w:cs="Times New Roman"/>
          <w:noProof/>
          <w:szCs w:val="24"/>
        </w:rPr>
        <w:t xml:space="preserve"> 166 (4) (October): 447–57. doi:10.1086/444404.</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szCs w:val="24"/>
        </w:rPr>
      </w:pPr>
      <w:r w:rsidRPr="005F4023">
        <w:rPr>
          <w:rFonts w:ascii="Times New Roman" w:hAnsi="Times New Roman" w:cs="Times New Roman"/>
          <w:noProof/>
          <w:szCs w:val="24"/>
        </w:rPr>
        <w:t xml:space="preserve">Wright, Sewall. 1931. “Evolution in Mendelian Populations.” </w:t>
      </w:r>
      <w:r w:rsidRPr="005F4023">
        <w:rPr>
          <w:rFonts w:ascii="Times New Roman" w:hAnsi="Times New Roman" w:cs="Times New Roman"/>
          <w:i/>
          <w:iCs/>
          <w:noProof/>
          <w:szCs w:val="24"/>
        </w:rPr>
        <w:t>Genetics</w:t>
      </w:r>
      <w:r w:rsidRPr="005F4023">
        <w:rPr>
          <w:rFonts w:ascii="Times New Roman" w:hAnsi="Times New Roman" w:cs="Times New Roman"/>
          <w:noProof/>
          <w:szCs w:val="24"/>
        </w:rPr>
        <w:t xml:space="preserve"> 16 (2) (March): 97–159.</w:t>
      </w:r>
    </w:p>
    <w:p w:rsidR="005F4023" w:rsidRPr="005F4023" w:rsidRDefault="005F4023" w:rsidP="005F4023">
      <w:pPr>
        <w:widowControl w:val="0"/>
        <w:autoSpaceDE w:val="0"/>
        <w:autoSpaceDN w:val="0"/>
        <w:adjustRightInd w:val="0"/>
        <w:spacing w:after="140" w:line="240" w:lineRule="auto"/>
        <w:ind w:left="480" w:hanging="480"/>
        <w:rPr>
          <w:rFonts w:ascii="Times New Roman" w:hAnsi="Times New Roman" w:cs="Times New Roman"/>
          <w:noProof/>
        </w:rPr>
      </w:pPr>
      <w:r w:rsidRPr="005F4023">
        <w:rPr>
          <w:rFonts w:ascii="Times New Roman" w:hAnsi="Times New Roman" w:cs="Times New Roman"/>
          <w:noProof/>
          <w:szCs w:val="24"/>
        </w:rPr>
        <w:t xml:space="preserve">———. 1988. “Surfaces of Selective Value Revisited.” </w:t>
      </w:r>
      <w:r w:rsidRPr="005F4023">
        <w:rPr>
          <w:rFonts w:ascii="Times New Roman" w:hAnsi="Times New Roman" w:cs="Times New Roman"/>
          <w:i/>
          <w:iCs/>
          <w:noProof/>
          <w:szCs w:val="24"/>
        </w:rPr>
        <w:t>American Naturalist</w:t>
      </w:r>
      <w:r w:rsidRPr="005F4023">
        <w:rPr>
          <w:rFonts w:ascii="Times New Roman" w:hAnsi="Times New Roman" w:cs="Times New Roman"/>
          <w:noProof/>
          <w:szCs w:val="24"/>
        </w:rPr>
        <w:t xml:space="preserve"> 131 (1): 115–123. doi:10.1086/284777.</w:t>
      </w:r>
    </w:p>
    <w:p w:rsidR="00117E9C" w:rsidRDefault="005B7819" w:rsidP="005F4023">
      <w:pPr>
        <w:widowControl w:val="0"/>
        <w:autoSpaceDE w:val="0"/>
        <w:autoSpaceDN w:val="0"/>
        <w:adjustRightInd w:val="0"/>
        <w:spacing w:after="140" w:line="240" w:lineRule="auto"/>
        <w:ind w:left="480" w:hanging="480"/>
      </w:pPr>
      <w:r>
        <w:fldChar w:fldCharType="end"/>
      </w:r>
      <w:r w:rsidR="00117E9C">
        <w:br w:type="page"/>
      </w:r>
    </w:p>
    <w:p w:rsidR="009824F4" w:rsidRPr="0056210B" w:rsidRDefault="00C25037" w:rsidP="0056210B">
      <w:pPr>
        <w:bidi/>
        <w:rPr>
          <w:rFonts w:ascii="Palatino Linotype" w:hAnsi="Palatino Linotype"/>
          <w:sz w:val="40"/>
          <w:szCs w:val="40"/>
          <w:rtl/>
        </w:rPr>
      </w:pPr>
      <w:r w:rsidRPr="0056210B">
        <w:rPr>
          <w:rFonts w:ascii="Palatino Linotype" w:hAnsi="Palatino Linotype" w:hint="cs"/>
          <w:sz w:val="40"/>
          <w:szCs w:val="40"/>
          <w:rtl/>
        </w:rPr>
        <w:lastRenderedPageBreak/>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C25037" w:rsidRDefault="00C25037" w:rsidP="0056210B">
      <w:pPr>
        <w:bidi/>
        <w:rPr>
          <w:rtl/>
        </w:rPr>
      </w:pPr>
    </w:p>
    <w:p w:rsidR="009824F4" w:rsidRPr="0056210B" w:rsidRDefault="00C25037" w:rsidP="0056210B">
      <w:pPr>
        <w:rPr>
          <w:rFonts w:ascii="Palatino Linotype" w:hAnsi="Palatino Linotype"/>
          <w:sz w:val="40"/>
          <w:szCs w:val="40"/>
          <w:rtl/>
        </w:rPr>
      </w:pPr>
      <w:r w:rsidRPr="0056210B">
        <w:rPr>
          <w:rFonts w:ascii="Palatino Linotype" w:hAnsi="Palatino Linotype" w:hint="cs"/>
          <w:sz w:val="40"/>
          <w:szCs w:val="40"/>
          <w:rtl/>
        </w:rPr>
        <w:t>עבודת דוקטור</w:t>
      </w:r>
    </w:p>
    <w:p w:rsidR="00C25037" w:rsidRPr="00C25037" w:rsidRDefault="00C25037" w:rsidP="0056210B">
      <w:pPr>
        <w:bidi/>
        <w:jc w:val="left"/>
      </w:pPr>
    </w:p>
    <w:p w:rsidR="00735DF9" w:rsidRPr="0056210B" w:rsidRDefault="00C25037" w:rsidP="0056210B">
      <w:pPr>
        <w:pBdr>
          <w:top w:val="single" w:sz="4" w:space="1" w:color="auto"/>
          <w:bottom w:val="single" w:sz="4" w:space="1" w:color="auto"/>
        </w:pBdr>
        <w:bidi/>
        <w:rPr>
          <w:rFonts w:ascii="Georgia" w:hAnsi="Georgia"/>
          <w:color w:val="17365D" w:themeColor="text2" w:themeShade="BF"/>
          <w:sz w:val="72"/>
          <w:szCs w:val="72"/>
          <w:rtl/>
        </w:rPr>
      </w:pPr>
      <w:r w:rsidRPr="0056210B">
        <w:rPr>
          <w:rFonts w:ascii="Georgia" w:hAnsi="Georgia" w:hint="cs"/>
          <w:color w:val="17365D" w:themeColor="text2" w:themeShade="BF"/>
          <w:sz w:val="72"/>
          <w:szCs w:val="72"/>
          <w:rtl/>
        </w:rPr>
        <w:t>האבולוציה של מוטציה מושרית-עקה: גורמים ותוצאות</w:t>
      </w:r>
    </w:p>
    <w:p w:rsidR="0056210B" w:rsidRDefault="0056210B" w:rsidP="0056210B">
      <w:pPr>
        <w:bidi/>
        <w:rPr>
          <w:rFonts w:ascii="Palatino Linotype" w:hAnsi="Palatino Linotype"/>
          <w:sz w:val="44"/>
          <w:szCs w:val="44"/>
          <w:rtl/>
        </w:rPr>
      </w:pP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F066F2" w:rsidRDefault="00F066F2" w:rsidP="0056210B">
      <w:pPr>
        <w:bidi/>
        <w:jc w:val="left"/>
      </w:pPr>
    </w:p>
    <w:p w:rsidR="00735DF9" w:rsidRPr="00C25037" w:rsidRDefault="00F066F2" w:rsidP="0056210B">
      <w:pPr>
        <w:bidi/>
        <w:jc w:val="left"/>
      </w:pPr>
      <w:r w:rsidRPr="00C25037">
        <w:rPr>
          <w:noProof/>
        </w:rPr>
        <w:drawing>
          <wp:anchor distT="0" distB="0" distL="114300" distR="114300" simplePos="0" relativeHeight="251658240" behindDoc="0" locked="0" layoutInCell="1" allowOverlap="1" wp14:anchorId="1687CA8C" wp14:editId="7272237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56210B" w:rsidRDefault="00C25037" w:rsidP="0056210B">
      <w:pPr>
        <w:bidi/>
        <w:jc w:val="right"/>
        <w:rPr>
          <w:rFonts w:ascii="Palatino Linotype" w:hAnsi="Palatino Linotype"/>
          <w:sz w:val="40"/>
          <w:szCs w:val="40"/>
        </w:rPr>
      </w:pPr>
      <w:r w:rsidRPr="0056210B">
        <w:rPr>
          <w:rFonts w:ascii="Palatino Linotype" w:hAnsi="Palatino Linotype" w:hint="cs"/>
          <w:sz w:val="40"/>
          <w:szCs w:val="40"/>
          <w:rtl/>
        </w:rPr>
        <w:t>מנחה: פרופ' לילך הדני</w:t>
      </w:r>
    </w:p>
    <w:p w:rsidR="009824F4" w:rsidRPr="004771AF" w:rsidRDefault="00C25037" w:rsidP="0056210B">
      <w:pPr>
        <w:bidi/>
        <w:jc w:val="right"/>
        <w:rPr>
          <w:rtl/>
        </w:rPr>
      </w:pPr>
      <w:r w:rsidRPr="0056210B">
        <w:rPr>
          <w:rFonts w:ascii="Palatino Linotype" w:hAnsi="Palatino Linotype" w:hint="cs"/>
          <w:sz w:val="40"/>
          <w:szCs w:val="40"/>
          <w:rtl/>
        </w:rPr>
        <w:t>ינואר 2016</w:t>
      </w:r>
    </w:p>
    <w:sectPr w:rsidR="009824F4" w:rsidRPr="004771AF" w:rsidSect="00711EFD">
      <w:footerReference w:type="default" r:id="rId18"/>
      <w:pgSz w:w="11907" w:h="16839" w:code="9"/>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8" w:author="lilach" w:date="2016-01-05T12:29:00Z" w:initials="LH">
    <w:p w:rsidR="00A831E0" w:rsidRDefault="00A831E0" w:rsidP="00AA5FBC">
      <w:pPr>
        <w:pStyle w:val="CommentText"/>
      </w:pPr>
      <w:r>
        <w:rPr>
          <w:rStyle w:val="CommentReference"/>
        </w:rPr>
        <w:annotationRef/>
      </w:r>
      <w:r>
        <w:t xml:space="preserve">Two additional? Mention the paper with Ariel? Or phrase differently </w:t>
      </w:r>
    </w:p>
  </w:comment>
  <w:comment w:id="354" w:author="lilach" w:date="2016-01-07T16:35:00Z" w:initials="LH">
    <w:p w:rsidR="00A831E0" w:rsidRDefault="00A831E0">
      <w:pPr>
        <w:pStyle w:val="CommentText"/>
      </w:pPr>
      <w:r>
        <w:rPr>
          <w:rStyle w:val="CommentReference"/>
        </w:rPr>
        <w:annotationRef/>
      </w:r>
      <w:proofErr w:type="gramStart"/>
      <w:r>
        <w:t>rephrase</w:t>
      </w:r>
      <w:proofErr w:type="gramEnd"/>
    </w:p>
  </w:comment>
  <w:comment w:id="356" w:author="lilach" w:date="2016-01-07T16:42:00Z" w:initials="LH">
    <w:p w:rsidR="00A831E0" w:rsidRDefault="00A831E0">
      <w:pPr>
        <w:pStyle w:val="CommentText"/>
      </w:pPr>
      <w:r>
        <w:rPr>
          <w:rStyle w:val="CommentReference"/>
        </w:rPr>
        <w:annotationRef/>
      </w:r>
      <w:proofErr w:type="gramStart"/>
      <w:r>
        <w:t>simulation</w:t>
      </w:r>
      <w:proofErr w:type="gramEnd"/>
      <w:r>
        <w:t xml:space="preserve"> runs? Also individual based simulation at the recombination paper as well I guess</w:t>
      </w:r>
    </w:p>
  </w:comment>
  <w:comment w:id="358" w:author="lilach" w:date="2016-01-07T16:52:00Z" w:initials="LH">
    <w:p w:rsidR="00A831E0" w:rsidRDefault="00A831E0">
      <w:pPr>
        <w:pStyle w:val="CommentText"/>
      </w:pPr>
      <w:r>
        <w:rPr>
          <w:rStyle w:val="CommentReference"/>
        </w:rPr>
        <w:annotationRef/>
      </w:r>
      <w:proofErr w:type="gramStart"/>
      <w:r>
        <w:t>confusing</w:t>
      </w:r>
      <w:proofErr w:type="gramEnd"/>
      <w:r>
        <w:t xml:space="preserve"> sentence structure. Perhaps “mutation selection balance is…”?</w:t>
      </w:r>
    </w:p>
  </w:comment>
  <w:comment w:id="363" w:author="lilach" w:date="2016-01-07T16:59:00Z" w:initials="LH">
    <w:p w:rsidR="00A831E0" w:rsidRDefault="00A831E0">
      <w:pPr>
        <w:pStyle w:val="CommentText"/>
      </w:pPr>
      <w:r>
        <w:rPr>
          <w:rStyle w:val="CommentReference"/>
        </w:rPr>
        <w:annotationRef/>
      </w:r>
      <w:r>
        <w:t>?</w:t>
      </w:r>
    </w:p>
  </w:comment>
  <w:comment w:id="367" w:author="lilach" w:date="2016-01-07T17:00:00Z" w:initials="LH">
    <w:p w:rsidR="00A831E0" w:rsidRDefault="00A831E0">
      <w:pPr>
        <w:pStyle w:val="CommentText"/>
      </w:pPr>
      <w:r>
        <w:rPr>
          <w:rStyle w:val="CommentReference"/>
        </w:rPr>
        <w:annotationRef/>
      </w:r>
      <w:r>
        <w:t>2 firsts in the same sentence</w:t>
      </w:r>
    </w:p>
  </w:comment>
  <w:comment w:id="369" w:author="lilach" w:date="2016-01-07T17:01:00Z" w:initials="LH">
    <w:p w:rsidR="00A831E0" w:rsidRDefault="00A831E0">
      <w:pPr>
        <w:pStyle w:val="CommentText"/>
      </w:pPr>
      <w:r>
        <w:rPr>
          <w:rStyle w:val="CommentReference"/>
        </w:rPr>
        <w:annotationRef/>
      </w:r>
      <w:r>
        <w:t xml:space="preserve">Refer to appendix? Need to decide </w:t>
      </w:r>
    </w:p>
  </w:comment>
  <w:comment w:id="374" w:author="lilach" w:date="2016-01-05T14:40:00Z" w:initials="LH">
    <w:p w:rsidR="00A831E0" w:rsidRDefault="00A831E0">
      <w:pPr>
        <w:pStyle w:val="CommentText"/>
      </w:pPr>
      <w:r>
        <w:rPr>
          <w:rStyle w:val="CommentReference"/>
        </w:rPr>
        <w:annotationRef/>
      </w:r>
      <w:r>
        <w:t>This ref needs a slightly different context</w:t>
      </w:r>
    </w:p>
  </w:comment>
  <w:comment w:id="375" w:author="lilach" w:date="2016-01-05T14:41:00Z" w:initials="LH">
    <w:p w:rsidR="00A831E0" w:rsidRDefault="00A831E0">
      <w:pPr>
        <w:pStyle w:val="CommentText"/>
      </w:pPr>
      <w:r>
        <w:rPr>
          <w:rStyle w:val="CommentReference"/>
        </w:rPr>
        <w:annotationRef/>
      </w:r>
      <w:r>
        <w:t>Always in italics?</w:t>
      </w:r>
    </w:p>
  </w:comment>
  <w:comment w:id="377" w:author="lilach" w:date="2016-01-05T14:58:00Z" w:initials="LH">
    <w:p w:rsidR="00A831E0" w:rsidRDefault="00A831E0">
      <w:pPr>
        <w:pStyle w:val="CommentText"/>
      </w:pPr>
      <w:r>
        <w:rPr>
          <w:rStyle w:val="CommentReference"/>
        </w:rPr>
        <w:annotationRef/>
      </w:r>
      <w:r>
        <w:t>Might be?</w:t>
      </w:r>
    </w:p>
  </w:comment>
  <w:comment w:id="379" w:author="lilach" w:date="2016-01-05T15:02:00Z" w:initials="LH">
    <w:p w:rsidR="00A831E0" w:rsidRDefault="00A831E0">
      <w:pPr>
        <w:pStyle w:val="CommentText"/>
      </w:pPr>
      <w:r>
        <w:rPr>
          <w:rStyle w:val="CommentReference"/>
        </w:rPr>
        <w:annotationRef/>
      </w:r>
      <w:r>
        <w:t>A complicated sentence (I read it twice). Consider dividing</w:t>
      </w:r>
    </w:p>
  </w:comment>
  <w:comment w:id="380" w:author="lilach" w:date="2016-01-05T15:04:00Z" w:initials="LH">
    <w:p w:rsidR="00A831E0" w:rsidRDefault="00A831E0">
      <w:pPr>
        <w:pStyle w:val="CommentText"/>
      </w:pPr>
      <w:r>
        <w:rPr>
          <w:rStyle w:val="CommentReference"/>
        </w:rPr>
        <w:annotationRef/>
      </w:r>
      <w:r>
        <w:t xml:space="preserve">Refer to </w:t>
      </w:r>
      <w:proofErr w:type="spellStart"/>
      <w:r>
        <w:t>Eynat’s</w:t>
      </w:r>
      <w:proofErr w:type="spellEnd"/>
      <w:r>
        <w:t xml:space="preserve"> paper? And possibly not as a last thing</w:t>
      </w:r>
    </w:p>
  </w:comment>
  <w:comment w:id="382" w:author="lilach" w:date="2016-01-07T09:35:00Z" w:initials="LH">
    <w:p w:rsidR="00A831E0" w:rsidRDefault="00A831E0" w:rsidP="00661266">
      <w:pPr>
        <w:pStyle w:val="CommentText"/>
      </w:pPr>
      <w:r>
        <w:rPr>
          <w:rStyle w:val="CommentReference"/>
        </w:rPr>
        <w:annotationRef/>
      </w:r>
      <w:r>
        <w:t>Fast switch. Connect.</w:t>
      </w:r>
    </w:p>
  </w:comment>
  <w:comment w:id="383" w:author="lilach" w:date="2016-01-07T09:52:00Z" w:initials="LH">
    <w:p w:rsidR="00A831E0" w:rsidRDefault="00A831E0" w:rsidP="00635E56">
      <w:pPr>
        <w:pStyle w:val="CommentText"/>
      </w:pPr>
      <w:r>
        <w:rPr>
          <w:rStyle w:val="CommentReference"/>
        </w:rPr>
        <w:annotationRef/>
      </w:r>
      <w:proofErr w:type="gramStart"/>
      <w:r>
        <w:t>and</w:t>
      </w:r>
      <w:proofErr w:type="gramEnd"/>
      <w:r>
        <w:t xml:space="preserve"> to the fast //and unorganized// growth of the </w:t>
      </w:r>
      <w:proofErr w:type="spellStart"/>
      <w:r>
        <w:t>tumour</w:t>
      </w:r>
      <w:proofErr w:type="spellEnd"/>
      <w:r>
        <w:t xml:space="preserve"> itself? (</w:t>
      </w:r>
      <w:proofErr w:type="gramStart"/>
      <w:r>
        <w:t>abnormal</w:t>
      </w:r>
      <w:proofErr w:type="gramEnd"/>
      <w:r>
        <w:t xml:space="preserve"> sounds strange.)</w:t>
      </w:r>
    </w:p>
    <w:p w:rsidR="00A831E0" w:rsidRDefault="00A831E0">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066B" w:rsidRDefault="00CA066B" w:rsidP="006C04DE">
      <w:r>
        <w:separator/>
      </w:r>
    </w:p>
    <w:p w:rsidR="00CA066B" w:rsidRDefault="00CA066B" w:rsidP="006C04DE"/>
    <w:p w:rsidR="00CA066B" w:rsidRDefault="00CA066B" w:rsidP="006C04DE"/>
  </w:endnote>
  <w:endnote w:type="continuationSeparator" w:id="0">
    <w:p w:rsidR="00CA066B" w:rsidRDefault="00CA066B" w:rsidP="006C04DE">
      <w:r>
        <w:continuationSeparator/>
      </w:r>
    </w:p>
    <w:p w:rsidR="00CA066B" w:rsidRDefault="00CA066B" w:rsidP="006C04DE"/>
    <w:p w:rsidR="00CA066B" w:rsidRDefault="00CA066B"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A831E0" w:rsidRDefault="00A831E0" w:rsidP="006C04DE">
        <w:pPr>
          <w:pStyle w:val="Footer"/>
        </w:pPr>
        <w:r>
          <w:fldChar w:fldCharType="begin"/>
        </w:r>
        <w:r>
          <w:instrText xml:space="preserve"> PAGE   \* MERGEFORMAT </w:instrText>
        </w:r>
        <w:r>
          <w:fldChar w:fldCharType="separate"/>
        </w:r>
        <w:r w:rsidR="00A20E15">
          <w:rPr>
            <w:noProof/>
          </w:rPr>
          <w:t>6</w:t>
        </w:r>
        <w:r>
          <w:rPr>
            <w:noProof/>
          </w:rPr>
          <w:fldChar w:fldCharType="end"/>
        </w:r>
      </w:p>
    </w:sdtContent>
  </w:sdt>
  <w:p w:rsidR="00A831E0" w:rsidRDefault="00A831E0" w:rsidP="006C04DE">
    <w:pPr>
      <w:pStyle w:val="Footer"/>
    </w:pPr>
  </w:p>
  <w:p w:rsidR="00A831E0" w:rsidRDefault="00A831E0" w:rsidP="006C04DE"/>
  <w:p w:rsidR="00A831E0" w:rsidRDefault="00A831E0"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066B" w:rsidRDefault="00CA066B" w:rsidP="006C04DE">
      <w:r>
        <w:separator/>
      </w:r>
    </w:p>
    <w:p w:rsidR="00CA066B" w:rsidRDefault="00CA066B" w:rsidP="006C04DE"/>
    <w:p w:rsidR="00CA066B" w:rsidRDefault="00CA066B" w:rsidP="006C04DE"/>
  </w:footnote>
  <w:footnote w:type="continuationSeparator" w:id="0">
    <w:p w:rsidR="00CA066B" w:rsidRDefault="00CA066B" w:rsidP="006C04DE">
      <w:r>
        <w:continuationSeparator/>
      </w:r>
    </w:p>
    <w:p w:rsidR="00CA066B" w:rsidRDefault="00CA066B" w:rsidP="006C04DE"/>
    <w:p w:rsidR="00CA066B" w:rsidRDefault="00CA066B"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921"/>
    <w:rsid w:val="00172AF0"/>
    <w:rsid w:val="00185661"/>
    <w:rsid w:val="00186041"/>
    <w:rsid w:val="00187967"/>
    <w:rsid w:val="00195838"/>
    <w:rsid w:val="001A0D91"/>
    <w:rsid w:val="001B0743"/>
    <w:rsid w:val="001B4806"/>
    <w:rsid w:val="001C3ED8"/>
    <w:rsid w:val="001C58C2"/>
    <w:rsid w:val="001C62FC"/>
    <w:rsid w:val="001E1FAB"/>
    <w:rsid w:val="001E200C"/>
    <w:rsid w:val="001E2778"/>
    <w:rsid w:val="001F2A1B"/>
    <w:rsid w:val="002041B4"/>
    <w:rsid w:val="00204517"/>
    <w:rsid w:val="00225DCA"/>
    <w:rsid w:val="00231F97"/>
    <w:rsid w:val="0025035B"/>
    <w:rsid w:val="00250FE9"/>
    <w:rsid w:val="00264714"/>
    <w:rsid w:val="00272EA7"/>
    <w:rsid w:val="00283668"/>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1BB8"/>
    <w:rsid w:val="00334CDC"/>
    <w:rsid w:val="00337CBB"/>
    <w:rsid w:val="00353102"/>
    <w:rsid w:val="0035341C"/>
    <w:rsid w:val="00354BBF"/>
    <w:rsid w:val="00356DF3"/>
    <w:rsid w:val="003710F8"/>
    <w:rsid w:val="003815BC"/>
    <w:rsid w:val="003A11C5"/>
    <w:rsid w:val="003A5942"/>
    <w:rsid w:val="003B3CF2"/>
    <w:rsid w:val="003C06AE"/>
    <w:rsid w:val="003C0C5D"/>
    <w:rsid w:val="003C1B8B"/>
    <w:rsid w:val="003C66AA"/>
    <w:rsid w:val="003D1089"/>
    <w:rsid w:val="003D3AA1"/>
    <w:rsid w:val="003F0277"/>
    <w:rsid w:val="003F3F48"/>
    <w:rsid w:val="00401C3B"/>
    <w:rsid w:val="00403C91"/>
    <w:rsid w:val="00423CEA"/>
    <w:rsid w:val="00436CDF"/>
    <w:rsid w:val="00443A52"/>
    <w:rsid w:val="00444BA6"/>
    <w:rsid w:val="00453373"/>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25ED6"/>
    <w:rsid w:val="00542FB9"/>
    <w:rsid w:val="005446DC"/>
    <w:rsid w:val="00556F7C"/>
    <w:rsid w:val="00556FF5"/>
    <w:rsid w:val="00557117"/>
    <w:rsid w:val="0056210B"/>
    <w:rsid w:val="005622F3"/>
    <w:rsid w:val="00583307"/>
    <w:rsid w:val="005916E4"/>
    <w:rsid w:val="00594FAE"/>
    <w:rsid w:val="00596915"/>
    <w:rsid w:val="0059798B"/>
    <w:rsid w:val="005A0117"/>
    <w:rsid w:val="005B7819"/>
    <w:rsid w:val="005B7927"/>
    <w:rsid w:val="005C2D87"/>
    <w:rsid w:val="005D1EB5"/>
    <w:rsid w:val="005E24C3"/>
    <w:rsid w:val="005E449E"/>
    <w:rsid w:val="005F36D9"/>
    <w:rsid w:val="005F4023"/>
    <w:rsid w:val="005F7836"/>
    <w:rsid w:val="005F7927"/>
    <w:rsid w:val="00604E1C"/>
    <w:rsid w:val="0061262C"/>
    <w:rsid w:val="006142E2"/>
    <w:rsid w:val="006303F4"/>
    <w:rsid w:val="00635E56"/>
    <w:rsid w:val="00642F54"/>
    <w:rsid w:val="00644B96"/>
    <w:rsid w:val="0064644A"/>
    <w:rsid w:val="006609B7"/>
    <w:rsid w:val="00661266"/>
    <w:rsid w:val="006619CC"/>
    <w:rsid w:val="0067084D"/>
    <w:rsid w:val="006773C1"/>
    <w:rsid w:val="00681772"/>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35DF9"/>
    <w:rsid w:val="0074501F"/>
    <w:rsid w:val="007476AC"/>
    <w:rsid w:val="007678B1"/>
    <w:rsid w:val="0077610E"/>
    <w:rsid w:val="0078010C"/>
    <w:rsid w:val="00784F56"/>
    <w:rsid w:val="00786745"/>
    <w:rsid w:val="007924A8"/>
    <w:rsid w:val="00795828"/>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5881"/>
    <w:rsid w:val="008B58A9"/>
    <w:rsid w:val="008C0731"/>
    <w:rsid w:val="008C2F88"/>
    <w:rsid w:val="008C3FE7"/>
    <w:rsid w:val="008C4C69"/>
    <w:rsid w:val="008D43D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E6A65"/>
    <w:rsid w:val="009F193E"/>
    <w:rsid w:val="009F5702"/>
    <w:rsid w:val="00A14E60"/>
    <w:rsid w:val="00A167F3"/>
    <w:rsid w:val="00A20E15"/>
    <w:rsid w:val="00A2623B"/>
    <w:rsid w:val="00A34FBE"/>
    <w:rsid w:val="00A5310D"/>
    <w:rsid w:val="00A57CAC"/>
    <w:rsid w:val="00A603EA"/>
    <w:rsid w:val="00A6092D"/>
    <w:rsid w:val="00A61AE8"/>
    <w:rsid w:val="00A67C2E"/>
    <w:rsid w:val="00A703B2"/>
    <w:rsid w:val="00A81605"/>
    <w:rsid w:val="00A831E0"/>
    <w:rsid w:val="00A87BDA"/>
    <w:rsid w:val="00A93A62"/>
    <w:rsid w:val="00A95764"/>
    <w:rsid w:val="00AA0A60"/>
    <w:rsid w:val="00AA429C"/>
    <w:rsid w:val="00AA5A5F"/>
    <w:rsid w:val="00AA5FBC"/>
    <w:rsid w:val="00AA7AFE"/>
    <w:rsid w:val="00AB35D0"/>
    <w:rsid w:val="00AC717B"/>
    <w:rsid w:val="00AC7BAB"/>
    <w:rsid w:val="00AD113E"/>
    <w:rsid w:val="00AD6553"/>
    <w:rsid w:val="00AD703A"/>
    <w:rsid w:val="00AE32B8"/>
    <w:rsid w:val="00AF5201"/>
    <w:rsid w:val="00AF7FC2"/>
    <w:rsid w:val="00B04571"/>
    <w:rsid w:val="00B16C01"/>
    <w:rsid w:val="00B3418E"/>
    <w:rsid w:val="00B56FF9"/>
    <w:rsid w:val="00B613A2"/>
    <w:rsid w:val="00B629E2"/>
    <w:rsid w:val="00B731FE"/>
    <w:rsid w:val="00B73E5D"/>
    <w:rsid w:val="00B918B2"/>
    <w:rsid w:val="00B91A69"/>
    <w:rsid w:val="00BA425F"/>
    <w:rsid w:val="00BA6D66"/>
    <w:rsid w:val="00BA7957"/>
    <w:rsid w:val="00BB3406"/>
    <w:rsid w:val="00BB55CE"/>
    <w:rsid w:val="00BB60E1"/>
    <w:rsid w:val="00BC46BC"/>
    <w:rsid w:val="00BE66AD"/>
    <w:rsid w:val="00BF5CA5"/>
    <w:rsid w:val="00C00149"/>
    <w:rsid w:val="00C03903"/>
    <w:rsid w:val="00C07770"/>
    <w:rsid w:val="00C25037"/>
    <w:rsid w:val="00C337E0"/>
    <w:rsid w:val="00C3503D"/>
    <w:rsid w:val="00C36D67"/>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066B"/>
    <w:rsid w:val="00CA1ADD"/>
    <w:rsid w:val="00CA295D"/>
    <w:rsid w:val="00CB77E7"/>
    <w:rsid w:val="00CD0FE7"/>
    <w:rsid w:val="00CE1067"/>
    <w:rsid w:val="00CE55CE"/>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F2ED5"/>
    <w:rsid w:val="00EF65C0"/>
    <w:rsid w:val="00EF6682"/>
    <w:rsid w:val="00F00057"/>
    <w:rsid w:val="00F01106"/>
    <w:rsid w:val="00F066F2"/>
    <w:rsid w:val="00F159B4"/>
    <w:rsid w:val="00F164DA"/>
    <w:rsid w:val="00F16629"/>
    <w:rsid w:val="00F1698F"/>
    <w:rsid w:val="00F2020C"/>
    <w:rsid w:val="00F20B80"/>
    <w:rsid w:val="00F30F73"/>
    <w:rsid w:val="00F4142A"/>
    <w:rsid w:val="00F42B94"/>
    <w:rsid w:val="00F46F2F"/>
    <w:rsid w:val="00F47BF1"/>
    <w:rsid w:val="00F575A8"/>
    <w:rsid w:val="00F908CF"/>
    <w:rsid w:val="00FA0ED7"/>
    <w:rsid w:val="00FA347A"/>
    <w:rsid w:val="00FB3C5C"/>
    <w:rsid w:val="00FB4A32"/>
    <w:rsid w:val="00FB6266"/>
    <w:rsid w:val="00FC1BE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mybinder.org/repo/yoavram/FGMProb" TargetMode="External"/><Relationship Id="rId2" Type="http://schemas.openxmlformats.org/officeDocument/2006/relationships/numbering" Target="numbering.xml"/><Relationship Id="rId16" Type="http://schemas.openxmlformats.org/officeDocument/2006/relationships/hyperlink" Target="https://github.com/yoavram/ruggedsim/tree/master/stochastic"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github.com/yoavram/ruggedsim/blob/master/manuscript/supplementry.ipynb" TargetMode="Externa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C491E6-8B66-4ABC-A50C-CA9FF0766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79979</Words>
  <Characters>399898</Characters>
  <Application>Microsoft Office Word</Application>
  <DocSecurity>0</DocSecurity>
  <Lines>3332</Lines>
  <Paragraphs>95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478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4</cp:revision>
  <dcterms:created xsi:type="dcterms:W3CDTF">2016-01-31T12:30:00Z</dcterms:created>
  <dcterms:modified xsi:type="dcterms:W3CDTF">2016-01-3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